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CD64CDA" w14:textId="4BEA385B" w:rsidR="00D37EC3" w:rsidRDefault="00B60667" w:rsidP="00B60667">
      <w:pPr>
        <w:jc w:val="center"/>
      </w:pPr>
      <w:r w:rsidRPr="00B60667">
        <w:t>Full reference list for</w:t>
      </w:r>
      <w:r>
        <w:t xml:space="preserve"> the </w:t>
      </w:r>
      <w:proofErr w:type="spellStart"/>
      <w:r>
        <w:t>Schizomid</w:t>
      </w:r>
      <w:proofErr w:type="spellEnd"/>
      <w:r>
        <w:t xml:space="preserve"> Trait Data Base</w:t>
      </w:r>
    </w:p>
    <w:p w14:paraId="3248D826" w14:textId="77777777" w:rsidR="00B60667" w:rsidRDefault="00B60667" w:rsidP="00B60667">
      <w:pPr>
        <w:jc w:val="center"/>
      </w:pPr>
    </w:p>
    <w:p w14:paraId="19310504" w14:textId="1CD15A28" w:rsidR="00B60667" w:rsidRDefault="00B60667" w:rsidP="00B60667">
      <w:r>
        <w:fldChar w:fldCharType="begin" w:fldLock="1"/>
      </w:r>
      <w:r w:rsidR="004E03B5">
        <w:instrText>ADDIN CSL_CITATION {"citationItems":[{"id":"ITEM-1","itemData":{"ISBN":"0066697001065","author":[{"dropping-particle":"","family":"Pierce","given":"W.D.","non-dropping-particle":"","parse-names":false,"suffix":""}],"container-title":"Bulletin of the Southern Californian Academy of Sciences","id":"ITEM-1","issue":"3","issued":{"date-parts":[["1950"]]},"page":"101-104","title":"Fossil Arthropods from Onyx Marble","type":"article-journal","volume":"49"},"uris":["http://www.mendeley.com/documents/?uuid=1b31287c-577b-43d0-97d8-07c8797d6494"]}],"mendeley":{"formattedCitation":"(Pierce, 1950)","plainTextFormattedCitation":"(Pierce, 1950)","previouslyFormattedCitation":"(Pierce, 1950)"},"properties":{"noteIndex":0},"schema":"https://github.com/citation-style-language/schema/raw/master/csl-citation.json"}</w:instrText>
      </w:r>
      <w:r>
        <w:fldChar w:fldCharType="separate"/>
      </w:r>
      <w:r w:rsidR="004E03B5" w:rsidRPr="004E03B5">
        <w:rPr>
          <w:noProof/>
        </w:rPr>
        <w:t>(Pierce, 1950)</w:t>
      </w:r>
      <w:r>
        <w:fldChar w:fldCharType="end"/>
      </w:r>
      <w:r>
        <w:fldChar w:fldCharType="begin" w:fldLock="1"/>
      </w:r>
      <w:r w:rsidR="004E03B5">
        <w:instrText>ADDIN CSL_CITATION {"citationItems":[{"id":"ITEM-1","itemData":{"author":[{"dropping-particle":"","family":"Rowland","given":"J.M.","non-dropping-particle":"","parse-names":false,"suffix":""}],"id":"ITEM-1","issued":{"date-parts":[["1975"]]},"number-of-pages":"415","title":"Classification, phylogeny and zoogeography of the American arachnids of the order Schizomida","type":"thesis"},"uris":["http://www.mendeley.com/documents/?uuid=32503843-172b-4e87-bb58-aa9e85ec8498"]},{"id":"ITEM-2","itemData":{"DOI":"10.2307/3705088","ISSN":"01618202","abstract":"This is the first of a series of papers reviewing the systematics of the arachnid order Schizomida in the New World. The four species of the family Protoschizomidae are redescribed. Seven species groups of Schizomus (family Schizomidae) are recognized in the New World. The 13 species of the dumitrescoae group are described in this part. These are Schizomus decui Dumitresco, S. dumitrescoae n. sp., S. cousinensis n. sp., S. primibiconourus n. sp., S. longipalpus n. sp., S. brevipatellatus n. sp., S. gladiger Dumitresco, S. monensis n. sp., S. desecheo n. sp., S. biconourus n. sp., S. insignis Hansen, S. peckorum n. sp., and S. viridis n. sp. CR - Copyright &amp;#169; 1978 American Arachnological Society","author":[{"dropping-particle":"","family":"Rowland","given":"J.M.","non-dropping-particle":"","parse-names":false,"suffix":""},{"dropping-particle":"","family":"Reddell","given":"J.R.","non-dropping-particle":"","parse-names":false,"suffix":""}],"container-title":"Journal of Arachnology","id":"ITEM-2","issued":{"date-parts":[["1979"]]},"page":"161-196","title":"The order Schizomida (Arachnida) in the New World. I. Protoschizomidae and Dumitrescoae group (Schizomidae: Schizomus)","type":"article-journal","volume":"6"},"uris":["http://www.mendeley.com/documents/?uuid=ac149d40-7824-4aeb-9a4f-34af3a596fd8"]},{"id":"ITEM-3","itemData":{"author":[{"dropping-particle":"","family":"Cokendolpher","given":"J.C.","non-dropping-particle":"","parse-names":false,"suffix":""},{"dropping-particle":"","family":"Reddell","given":"J.R.","non-dropping-particle":"","parse-names":false,"suffix":""}],"container-title":"Texas Memorial Museum, Speleological Monographs","id":"ITEM-3","issued":{"date-parts":[["1992"]]},"page":"31-74","title":"Revision of the Protoschizomidae (Arachnida: Schizomida) with notes on the Phylogeny of the order","type":"article-journal","volume":"3"},"uris":["http://www.mendeley.com/documents/?uuid=38780ad8-b596-4528-8286-95cf153ee2bf"]},{"id":"ITEM-4","itemData":{"DOI":"10.1080/14772000.2016.1271057","ISSN":"14780933","abstract":"During the systematic revision of Mayazomus, the third most diverse genus of micro whip-scorpions in North America, we found three species with peculiar morphological variation, which are different from those diagnostic characters for Mayazomus. These species share with Mayazomus the large body size and the unusual development of the male pedipalps; however, these three species share the shape of the female spermathecae with Stenochrus rather than with Mayazomus. Therefore, their phylogenetic placements create a dilemma. Here we perform analyses with morphological evidence, using two different methodologies (Parsimony and Bayesian inference) in order to hypothesize the phylogenetic relationships of the three species mentioned with each other and with respect to other North American and/or Central American genera. The results confirm our initial hypothesis that the species belong to a different genus, Olmeca gen. nov., which is recovered as the sister group of all hubbardiine genera included in these analy...","author":[{"dropping-particle":"","family":"Monjaraz-Ruedas","given":"R.","non-dropping-particle":"","parse-names":false,"suffix":""},{"dropping-particle":"","family":"Francke","given":"O.F.","non-dropping-particle":"","parse-names":false,"suffix":""}],"container-title":"Systematics and Biodiversity","id":"ITEM-4","issue":"January","issued":{"date-parts":[["2017"]]},"page":"399-413","publisher":"Taylor &amp; Francis","title":"A new genus of schizomids (Arachnida: Schizomida: Hubbardiidae) from Mexico, with notes on its systematics","type":"article-journal","volume":"15"},"uris":["http://www.mendeley.com/documents/?uuid=a4410226-2f61-487b-b3d5-426360ea84b6"]}],"mendeley":{"formattedCitation":"(Rowland, 1975; Rowland &amp; Reddell, 1979a; Cokendolpher &amp; Reddell, 1992; Monjaraz-Ruedas &amp; Francke, 2017)","plainTextFormattedCitation":"(Rowland, 1975; Rowland &amp; Reddell, 1979a; Cokendolpher &amp; Reddell, 1992; Monjaraz-Ruedas &amp; Francke, 2017)","previouslyFormattedCitation":"(Rowland, 1975; Rowland &amp; Reddell, 1979a; Cokendolpher &amp; Reddell, 1992; Monjaraz-Ruedas &amp; Francke, 2017)"},"properties":{"noteIndex":0},"schema":"https://github.com/citation-style-language/schema/raw/master/csl-citation.json"}</w:instrText>
      </w:r>
      <w:r>
        <w:fldChar w:fldCharType="separate"/>
      </w:r>
      <w:r w:rsidR="004E03B5" w:rsidRPr="004E03B5">
        <w:rPr>
          <w:noProof/>
        </w:rPr>
        <w:t>(Rowland, 1975; Rowland &amp; Reddell, 1979a; Cokendolpher &amp; Reddell, 1992; Monjaraz-Ruedas &amp; Francke, 2017)</w:t>
      </w:r>
      <w:r>
        <w:fldChar w:fldCharType="end"/>
      </w:r>
      <w:r>
        <w:fldChar w:fldCharType="begin" w:fldLock="1"/>
      </w:r>
      <w:r w:rsidR="004E03B5">
        <w:instrText>ADDIN CSL_CITATION {"citationItems":[{"id":"ITEM-1","itemData":{"DOI":"10.1007/s12228-008-9063-7","ISSN":"0007196X","abstract":"Agastoschizomus juxtlahuacensis is described from Grutas de Juxtlahuaca, Guerrero. It is a troglobite, as are the other four known species in the genus. This is the first species in this genus reported from the Sierra Madre Occidental.","author":[{"dropping-particle":"","family":"Montaño-Moreno","given":"H.","non-dropping-particle":"","parse-names":false,"suffix":""},{"dropping-particle":"","family":"Francke","given":"O.F.","non-dropping-particle":"","parse-names":false,"suffix":""}],"container-title":"Texas Memorial Museum, Speleological Monographs","id":"ITEM-1","issued":{"date-parts":[["2009"]]},"page":"33-36","title":"A new species of Agastoschizomus (Schizomida: Protoschizomidae) from Guerrero, Mexico","type":"article-journal"},"uris":["http://www.mendeley.com/documents/?uuid=709a8c40-d099-4ae0-8dec-1a11790a5958"]},{"id":"ITEM-2","itemData":{"author":[{"dropping-particle":"","family":"Rowland","given":"J.M.","non-dropping-particle":"","parse-names":false,"suffix":""}],"container-title":"Bulletin of the Association for Mexican Cave Studies","id":"ITEM-2","issued":{"date-parts":[["1971"]]},"page":"13-17","title":"Agastoschizomus lucifer, a new genus and species of cavernicole schizomid (Arachnida, Schizomida) from Mexico","type":"article-journal","volume":"4"},"uris":["http://www.mendeley.com/documents/?uuid=dea11e9b-3b74-42eb-a09e-3871dfe273fa"]},{"id":"ITEM-3","itemData":{"DOI":"10.1016/j.rmb.2016.02.006","ISSN":"18703453","abstract":"The family Protoschizomidae is currently known from 13 species and 2 genera found in Mexico. The present contribution describes 3 new species of Agastoschizomus, 2 from caves in Tamaulipas and Estado de México; the third one from a cave in Texas, USA. With this contribution, the genus Agastoschizomus attains the same richness as Protoschizomus (8 species) and the family distribution expands to include the USA. An identification key for the species in the genus is included.","author":[{"dropping-particle":"","family":"Monjaraz-Ruedas","given":"R.","non-dropping-particle":"","parse-names":false,"suffix":""},{"dropping-particle":"","family":"Francke","given":"O.F.","non-dropping-particle":"","parse-names":false,"suffix":""},{"dropping-particle":"","family":"Cokendolpher","given":"J.C.","non-dropping-particle":"","parse-names":false,"suffix":""}],"container-title":"Revista Mexicana de Biodiversidad","id":"ITEM-3","issue":"2","issued":{"date-parts":[["2016"]]},"page":"337-346","publisher":"Universidad Nacional Autónoma de México, Instituto de Biología","title":"Three new species of Agastoschizomus (Arachnida: Schizomida: Protoschizomidae) from North America","type":"article-journal","volume":"87"},"uris":["http://www.mendeley.com/documents/?uuid=00e2a804-4a35-4cb0-ad14-5e32040f8289"]},{"id":"ITEM-4","itemData":{"DOI":"10.1636/Ha13-17.1","ISSN":"01618202","abstract":"A new species of the genus Protoschizomus Rowland 1975 is described with adult males and females. We collected Protoschizomus franckei new species from Cueva del Diablo in the state of Guerrero, Mexico. Currently, the genus Protoschizomus is composed of eight species including the new species described here, of which five have been found inside caves. © The American Arachnological Society.","author":[{"dropping-particle":"","family":"Monjaraz-Ruedas","given":"R.","non-dropping-particle":"","parse-names":false,"suffix":""}],"container-title":"Journal of Arachnology","id":"ITEM-4","issue":"3","issued":{"date-parts":[["2013"]]},"page":"420-424","title":"A new species of Protoschizomus (Schizomida: Protoschizomidae) from a cave in Guerrero, Mexico","type":"article-journal","volume":"41"},"uris":["http://www.mendeley.com/documents/?uuid=b7783641-b83d-427b-90fa-85b483667b99"]}],"mendeley":{"formattedCitation":"(Montaño-Moreno &amp; Francke, 2009; Rowland, 1971b; Monjaraz-Ruedas, Francke &amp; Cokendolpher, 2016; Monjaraz-Ruedas, 2013)","plainTextFormattedCitation":"(Montaño-Moreno &amp; Francke, 2009; Rowland, 1971b; Monjaraz-Ruedas, Francke &amp; Cokendolpher, 2016; Monjaraz-Ruedas, 2013)","previouslyFormattedCitation":"(Montaño-Moreno &amp; Francke, 2009; Rowland, 1971b; Monjaraz-Ruedas, Francke &amp; Cokendolpher, 2016; Monjaraz-Ruedas, 2013)"},"properties":{"noteIndex":0},"schema":"https://github.com/citation-style-language/schema/raw/master/csl-citation.json"}</w:instrText>
      </w:r>
      <w:r>
        <w:fldChar w:fldCharType="separate"/>
      </w:r>
      <w:r w:rsidR="004E03B5" w:rsidRPr="004E03B5">
        <w:rPr>
          <w:noProof/>
        </w:rPr>
        <w:t>(Montaño-Moreno &amp; Francke, 2009; Rowland, 1971b; Monjaraz-Ruedas, Francke &amp; Cokendolpher, 2016; Monjaraz-Ruedas, 2013)</w:t>
      </w:r>
      <w:r>
        <w:fldChar w:fldCharType="end"/>
      </w:r>
      <w:r w:rsidR="005B241D">
        <w:fldChar w:fldCharType="begin" w:fldLock="1"/>
      </w:r>
      <w:r w:rsidR="004E03B5">
        <w:instrText>ADDIN CSL_CITATION {"citationItems":[{"id":"ITEM-1","itemData":{"author":[{"dropping-particle":"","family":"Cokendolpher","given":"J.C.","non-dropping-particle":"","parse-names":false,"suffix":""},{"dropping-particle":"","family":"Reddell","given":"J.R.","non-dropping-particle":"","parse-names":false,"suffix":""}],"container-title":"Texas Memorial Museum, Speleological Monographs","id":"ITEM-1","issued":{"date-parts":[["1995"]]},"page":"1-170","title":"Catalogue, bibliography, and generic revision of the order Schizomida (Arachnida)","type":"article-journal","volume":"4"},"uris":["http://www.mendeley.com/documents/?uuid=b25ebcaa-76a5-4adf-aa26-58f8184b7ba2"]},{"id":"ITEM-2","itemData":{"author":[{"dropping-particle":"","family":"Lawrence","given":"R.F.","non-dropping-particle":"","parse-names":false,"suffix":""}],"container-title":"Companhia de Diamantes de Angola","id":"ITEM-2","issued":{"date-parts":[["1958"]]},"page":"67-79","title":"Whipscorpions from Angola, the Belgian Congo and Mossambique.pdf","type":"article-journal","volume":"40"},"uris":["http://www.mendeley.com/documents/?uuid=af7cfec6-9b6a-48b5-9e5d-910bd31a9b5c"]},{"id":"ITEM-3","itemData":{"author":[{"dropping-particle":"","family":"Lawrence","given":"R.F.","non-dropping-particle":"","parse-names":false,"suffix":""}],"container-title":"Göteborgs Kungliga Vetenskaps- och Vitterhets-Samhälles Handlingar","id":"ITEM-3","issue":"9","issued":{"date-parts":[["1947"]]},"page":"1-41","title":"A collection of Arachnida made by Dr. I. Trägardh in Natal and Zululand (1904–1905).","type":"article-journal","volume":"5"},"uris":["http://www.mendeley.com/documents/?uuid=17603d3c-df6e-40b3-8caf-3e7a28bea018"]},{"id":"ITEM-4","itemData":{"DOI":"10.1080/00222936900770201","ISSN":"14645262","abstract":"The Ethiopian Uropygi, both of continental Africa and the Mascarene islands, are all found south of latitude 13°N of the equator ; no Schizomidae have yet been recorded from North Africa or from the southern extremity of the continent; the fauna consists at the present time of 24 species, 11 new forms having been described in the present paper; 14 of the total fauna belong to the African continent, three to Madagascar, one to the Comoro Islands, two to Rodriguez, two to the Seychelles, one to Mauritius and one to Runion. Three are cavernicolous forms, one each from the Congo, Tanganyika and the island of Rodriguez. No less than 10 of the 22 species of Schizomus are found on islands. The fauna is divided between two genera, both occurring in Africa, one of them in Africa only; the latter genus, Megaschizomus, with two species, is limited to a small area in south-east Africa; both species of this genus are large, one being the largest of all the Schizomidae. The other genus, Schizomus, has now been expanded to include species formerly described under Trithyreus which becomes a synonym of Schizomus; in its new interpretation this genus has a wide distribution in tropical Africa and the Malagasy subregion with representatives in other tropic equatorial regions of the world; it is by far the larger of the two Ethiopian genera, containing all the remaining species, 22 in number. Supplementary descriptions of known species have been given wherever possible as well as keys to the genera and species. Illustrated descriptions of the external structures which are of importance in dealing with the taxonomy of the order form a preface to the systematic part. What is considered to be a stridulatory organ has been described in a number of Schizomidae.","author":[{"dropping-particle":"","family":"Lawrence","given":"R.F.","non-dropping-particle":"","parse-names":false,"suffix":""}],"container-title":"Journal of Natural History","id":"ITEM-4","issue":"2","issued":{"date-parts":[["1969"]]},"page":"217-260","title":"The Uropygi (Arachnida : Schizomidae) of the Ethiopian region","type":"article-journal","volume":"3"},"uris":["http://www.mendeley.com/documents/?uuid=6b03a154-9c8a-4310-9dbe-3d1ca020a7a5"]},{"id":"ITEM-5","itemData":{"DOI":"10.1093/zoolinnean/zlac034","ISSN":"0024-4082","abstract":"Short-tailed whipscorpions are a small arachnid order with 379 described species from (sub)tropical regions of the world. The order has a fragmentary fossil record but has left a rich, albeit hitherto undocumented, fossil legacy in mid-Cretaceous amber from Myanmar, also called Burmese amber or Burmite. Here, we review a large series of schizomids from this type of amber and propose four new genera for seven new species. In addition, we include a short revision of all schizomid genera based on 14 morphological characters. Although none of the fossils can be assigned to Recent genera, they resemble the modern fauna in general morphology and highlight relative morphological stasis in this arachnid order. The fossils show a general trend towards eye reduction, but some of the specimens retain corneate eyes. Comparative data suggest affinities of the fossils with the Recent Old World fauna rather than American relatives. Furthermore, the fossils provide evidence for a Gondwanan origin of the Burma Terrane. Overall, the data suggest a high diversity at both species and genus levels for Burmese amber schizomids. We discuss potential reasons for this richness that will probably necessitate the description of additional genera and species in future studies.","author":[{"dropping-particle":"","family":"Francesco Magnussen","given":"I.","non-dropping-particle":"De","parse-names":false,"suffix":""},{"dropping-particle":"","family":"Müller","given":"S.P.","non-dropping-particle":"","parse-names":false,"suffix":""},{"dropping-particle":"","family":"Hammel","given":"J.U.","non-dropping-particle":"","parse-names":false,"suffix":""},{"dropping-particle":"","family":"Kotthoff","given":"U.","non-dropping-particle":"","parse-names":false,"suffix":""},{"dropping-particle":"","family":"Harms","given":"D.","non-dropping-particle":"","parse-names":false,"suffix":""}],"container-title":"Zoological Journal of the Linnean Society","id":"ITEM-5","issue":"May","issued":{"date-parts":[["2022"]]},"page":"1-53","title":"Diversity of schizomids (Arachnida: Schizomida) revealed by new fossil genera and species from mid-Cretaceous Burmese amber with implications for a Gondwanan origin of the Burma Terrane","type":"article-journal","volume":"XX"},"uris":["http://www.mendeley.com/documents/?uuid=7f4469b3-11f2-44f6-8b97-023dfc8b8e06"]},{"id":"ITEM-6","itemData":{"DOI":"10.1016/j.cretres.2019.104227","ISSN":"01956671","author":[{"dropping-particle":"","family":"Müller","given":"S.P.","non-dropping-particle":"","parse-names":false,"suffix":""},{"dropping-particle":"","family":"Dunlop","given":"J.A.","non-dropping-particle":"","parse-names":false,"suffix":""},{"dropping-particle":"","family":"Kotthoff","given":"U.","non-dropping-particle":"","parse-names":false,"suffix":""},{"dropping-particle":"","family":"Hammel","given":"J.U.","non-dropping-particle":"","parse-names":false,"suffix":""},{"dropping-particle":"","family":"Harms","given":"D.","non-dropping-particle":"","parse-names":false,"suffix":""}],"container-title":"Cretaceous Research","id":"ITEM-6","issued":{"date-parts":[["2019"]]},"page":"1-10","title":"The oldest short-tailed whipscorpion (Schizomida): a new genus and species from the Upper Cretaceous amber of northern Myanmar","type":"article-journal","volume":"106"},"uris":["http://www.mendeley.com/documents/?uuid=436ef921-e589-344a-a8a0-d6fcf8a7c979"]},{"id":"ITEM-7","itemData":{"ISBN":"0066697001065","abstract":"1950-1952","author":[{"dropping-particle":"","family":"Pierce","given":"W.D.","non-dropping-particle":"","parse-names":false,"suffix":""}],"container-title":"Bulletin of the Southern California Academy of Sciences","id":"ITEM-7","issue":"1","issued":{"date-parts":[["1951"]]},"page":"34-43","title":"Fossil Arthropods from Onyx Marble","type":"article-journal","volume":"50"},"uris":["http://www.mendeley.com/documents/?uuid=267fb4c4-08a3-4172-b5eb-be0ebbf11413"]}],"mendeley":{"formattedCitation":"(Cokendolpher &amp; Reddell, 1995; Lawrence, 1958; Lawrence, 1947; Lawrence, 1969; De Francesco Magnussen et al., 2022; Müller et al., 2019; Pierce, 1951)","plainTextFormattedCitation":"(Cokendolpher &amp; Reddell, 1995; Lawrence, 1958; Lawrence, 1947; Lawrence, 1969; De Francesco Magnussen et al., 2022; Müller et al., 2019; Pierce, 1951)","previouslyFormattedCitation":"(Cokendolpher &amp; Reddell, 1995; Lawrence, 1958; Lawrence, 1947; Lawrence, 1969; De Francesco Magnussen et al., 2022; Müller et al., 2019; Pierce, 1951)"},"properties":{"noteIndex":0},"schema":"https://github.com/citation-style-language/schema/raw/master/csl-citation.json"}</w:instrText>
      </w:r>
      <w:r w:rsidR="005B241D">
        <w:fldChar w:fldCharType="separate"/>
      </w:r>
      <w:r w:rsidR="004E03B5" w:rsidRPr="004E03B5">
        <w:rPr>
          <w:noProof/>
        </w:rPr>
        <w:t>(Cokendolpher &amp; Reddell, 1995; Lawrence, 1958; Lawrence, 1947; Lawrence, 1969; De Francesco Magnussen et al., 2022; Müller et al., 2019; Pierce, 1951)</w:t>
      </w:r>
      <w:r w:rsidR="005B241D">
        <w:fldChar w:fldCharType="end"/>
      </w:r>
      <w:r w:rsidR="005B241D">
        <w:fldChar w:fldCharType="begin" w:fldLock="1"/>
      </w:r>
      <w:r w:rsidR="004E03B5">
        <w:instrText>ADDIN CSL_CITATION {"citationItems":[{"id":"ITEM-1","itemData":{"ISSN":"00656755","abstract":"One new genus and 8 new spp of Schizomida are described from South America: Adisomus duckei n.g., n.sp. from Brazil, Rowlandius sul n.sp. from Brazil, Surazomus arboreus n.sp. from Brazil, S. manaus n.sp. from Brazil, S. mirim n.sp. from Brazil, and S. rodriguesi n.sp. from Brazil; Hansenochrus guyanensis n.sp. from Guyana; and Surazomus boliviensis n.sp. from Bolivia. New records of Surazomus brasiliensis (Kraus) are included and the female genitalia are illustrated","author":[{"dropping-particle":"","family":"Cokendolpher","given":"J.C.","non-dropping-particle":"","parse-names":false,"suffix":""},{"dropping-particle":"","family":"Reddell","given":"J.R.","non-dropping-particle":"","parse-names":false,"suffix":""}],"container-title":"Amazoniana","id":"ITEM-1","issue":"1","issued":{"date-parts":[["2000"]]},"page":"187-212","title":"New and rare Schizomida (Arachnida: Hubbardiidae) from South America","type":"article-journal","volume":"16"},"uris":["http://www.mendeley.com/documents/?uuid=e416170d-b8b3-4147-af18-adf457915b75"]},{"id":"ITEM-2","itemData":{"DOI":"10.1206/0003-0090.435.1.1","ISSN":"0003-0090","author":[{"dropping-particle":"","family":"Monjaraz-Ruedas","given":"R.","non-dropping-particle":"","parse-names":false,"suffix":""},{"dropping-particle":"","family":"Prendini","given":"L.","non-dropping-particle":"","parse-names":false,"suffix":""},{"dropping-particle":"","family":"Francke","given":"O.F.","non-dropping-particle":"","parse-names":false,"suffix":""}],"container-title":"Bulletin of the American Museum of Natural History","id":"ITEM-2","issued":{"date-parts":[["2019"]]},"page":"1- 95","title":"Systematics of the Short-Tailed Whipscorpion Genus Stenochrus Chamberlin, 1922 (Schizomida: Hubbardiidae), with Descriptions of Six New Genera and Five New Species","type":"article-journal","volume":"435"},"uris":["http://www.mendeley.com/documents/?uuid=692256bb-5dd1-4954-843d-e4c961593496"]},{"id":"ITEM-3","itemData":{"author":[{"dropping-particle":"","family":"Gertsch","given":"W. J.","non-dropping-particle":"","parse-names":false,"suffix":""}],"container-title":"American Museum Novitates","id":"ITEM-3","issued":{"date-parts":[["1940"]]},"page":"1-4","title":"Two new American Whip-Scorpions of the family Schizomidae","type":"article-journal","volume":"1077"},"uris":["http://www.mendeley.com/documents/?uuid=fc1cf775-10c2-4ac7-b7cc-0f594dbaa086"]},{"id":"ITEM-4","itemData":{"author":[{"dropping-particle":"","family":"Rowland","given":"J.M.","non-dropping-particle":"","parse-names":false,"suffix":""},{"dropping-particle":"","family":"Reddell","given":"J.R.","non-dropping-particle":"","parse-names":false,"suffix":""}],"container-title":"Journal of Arachnology","id":"ITEM-4","issue":"1","issued":{"date-parts":[["1980"]]},"page":"1-34","title":"The order Schizomida (Arachnida) in the New World. III. Mexicanus and pecki groups (Schizomidae: Schizomus)","type":"article-journal","volume":"8"},"uris":["http://www.mendeley.com/documents/?uuid=e8c0f376-c156-4292-a95a-59095b95273d"]},{"id":"ITEM-5","itemData":{"ISBN":"3929907755","ISSN":"16602889","author":[{"dropping-particle":"","family":"Harvey","given":"M.S.","non-dropping-particle":"","parse-names":false,"suffix":""}],"container-title":"Fauna of Arabia","id":"ITEM-5","issued":{"date-parts":[["2006"]]},"page":"167-177","title":"The schizomid fauna (Arachnida: Schizomida: Hubbardiidae) of the Arabian Peninsula and Somalia","type":"article-journal","volume":"21"},"uris":["http://www.mendeley.com/documents/?uuid=8a68ba23-0cde-4bed-a90a-12ef6ba5ff64"]},{"id":"ITEM-6","itemData":{"DOI":"10.1071/IT01006","ISBN":"0818-0164","ISSN":"1447-2600","abstract":"The schizomid fauna of the Seychelles is reviewed and the following taxa are recognised: Apozomus gerlachi, sp. nov., Bamazomus aviculus, sp. nov., Mahezomus apicoporus, sp. nov., Anepsiozomus sobrinus, sp. nov., Ovozomus similis (Hirst), Secozomus latipes (Hansen) and Zomus bagnallii (Jackson). Four new genera are recognised, each represented by a single species: Mahezomus, gen. nov. (type species M. apicoporus, sp. nov.); Anepsiozomus, gen. nov. (type species A. sobrinus, sp. nov.); Ovozomus, gen. nov. (type species Schizomus similis Hirst); and Secozomus, gen. nov. (type species Schizomus latipes Hansen). Three species of Schizomus described from Madagascar are transferred to Bamazomus: B. madagassus (Lawrence), comb. nov., B. milloti (Lawrence), comb. nov. and B. vadoni (Lawrence), comb. nov. Problems in the systematics of the subfamily Hubbardiinae are explored, especially with regard to the high number of genera currently recognised. Biogeographic patterns of the arachnid fauna of the Seychelles are briefly explored, and a list of the Scorpiones, Pseudoscorpiones, Amblypygi, Schizomida and Palpigradi is included.","author":[{"dropping-particle":"","family":"Harvey","given":"M.S.","non-dropping-particle":"","parse-names":false,"suffix":""}],"container-title":"Invertebrate Taxonomy","id":"ITEM-6","issue":"5","issued":{"date-parts":[["2001"]]},"page":"681-693","title":"The Schizomida (Arachnida) of the Seychelle islands","type":"article-journal","volume":"15"},"uris":["http://www.mendeley.com/documents/?uuid=3881ccf4-3807-4cf5-ada9-658ba1d9d764"]},{"id":"ITEM-7","itemData":{"author":[{"dropping-particle":"","family":"Krüger","given":"J.","non-dropping-particle":"","parse-names":false,"suffix":""},{"dropping-particle":"","family":"Dunlop","given":"J.A.","non-dropping-particle":"","parse-names":false,"suffix":""}],"container-title":"Alavesia","id":"ITEM-7","issued":{"date-parts":[["2010"]]},"page":"43-53","title":"Schizomids (Arachnida: Schizomida) from Dominican Republic amber","type":"article-journal","volume":"3"},"uris":["http://www.mendeley.com/documents/?uuid=dd301479-cdfc-4d6b-9364-5d50997c2fbd"]},{"id":"ITEM-8","itemData":{"author":[{"dropping-particle":"","family":"Armas","given":"L.F.","non-dropping-particle":"De","parse-names":false,"suffix":""}],"container-title":"Poeyana","id":"ITEM-8","issued":{"date-parts":[["1989"]]},"page":"1-45","title":"Adiciones al orden Schizomida (Arachnida) en Cuba","type":"article-journal","volume":"387"},"uris":["http://www.mendeley.com/documents/?uuid=ffb2e65c-2172-4786-992e-aef5935d6a50"]},{"id":"ITEM-9","itemData":{"abstract":"After an analysis of the original descriptions of the two fossil schizomid species recently described from Dominican Re-public amber, it is concluded that their generic assignation is wrong. The following changes are proposed: a) Stenochrus velteni","author":[{"dropping-particle":"","family":"Armas","given":"L.F.","non-dropping-particle":"De","parse-names":false,"suffix":""},{"dropping-particle":"","family":"Teruel","given":"R.","non-dropping-particle":"","parse-names":false,"suffix":""}],"container-title":"Boletin de la Sociedad Entomológica Aragonesa","id":"ITEM-9","issued":{"date-parts":[["2011"]]},"page":"335-336","title":"On the fossil Schizomids (Schizomida: Hubbariidae) from Dominican Republic amber","type":"article-journal","volume":"48"},"uris":["http://www.mendeley.com/documents/?uuid=34f18401-d1b5-41e6-96d9-c2fa0c28852a"]},{"id":"ITEM-10","itemData":{"ISSN":"23369744","abstract":"Two new, remarkable species of schizomids are described in the present paper, both from eastern Cuba. One of them is the second known member of Troglocubazomus Teruel, 2003, which allows the redefinition of the generic diagnosis and expands the known range of this genus more than 200 km to the west, but still in the same orographic system (the Sierra Maestra Mountains). The other represents the ninth Cuban member of Antillostenochrus Armas &amp; Teruel, 2002, but the first to be found living here in a desertic habitat (only one Hispaniolan species was previously known to live under the same aridity conditions). As results, the schizomid fauna of Cuba reaches 59 species (58 national endemics), with 39 of them occurring in its eastern region (35 regional endemics).","author":[{"dropping-particle":"","family":"Teruel","given":"R.","non-dropping-particle":"","parse-names":false,"suffix":""},{"dropping-particle":"","family":"Rodríguez-Cabrera","given":"T.M.","non-dropping-particle":"","parse-names":false,"suffix":""}],"container-title":"Ecologica Montenegrina","id":"ITEM-10","issue":"2019","issued":{"date-parts":[["2019"]]},"page":"40-54","title":"Two remarkable new species of Hubbardiidae Cook, 1899 (Arachnida: Schizomida) from eastern Cuba","type":"article-journal","volume":"20"},"uris":["http://www.mendeley.com/documents/?uuid=05be89c8-f00b-4fee-842f-a4816016e7ff"]},{"id":"ITEM-11","itemData":{"author":[{"dropping-particle":"","family":"Teruel","given":"R.","non-dropping-particle":"","parse-names":false,"suffix":""}],"container-title":"Revista Ibérica de Aracnología","id":"ITEM-11","issue":"30","issued":{"date-parts":[["2003"]]},"page":"39-69","title":"Adiciones a la fauna cubana de esquizómidos, con la descripción de un nuevo género y nueve especies nuevas de Hubbardiidae (Arachnida: Schizomida)","type":"article-journal","volume":"7"},"uris":["http://www.mendeley.com/documents/?uuid=df3618ed-fc51-4f10-93ca-fdf6c2b1d40e"]},{"id":"ITEM-12","itemData":{"author":[{"dropping-particle":"","family":"Teruel","given":"R.","non-dropping-particle":"","parse-names":false,"suffix":""}],"container-title":"Revista Ibérica de Aracnología","id":"ITEM-12","issued":{"date-parts":[["2015"]]},"page":"75-80","title":"Una Especie Nueva De Antillostenochrus Armas &amp; Teruel 2002 (Schizomida: Hubbardiidae), del extremo oriental de Cuba","type":"article-journal","volume":"27"},"uris":["http://www.mendeley.com/documents/?uuid=d41b7f26-fb76-4380-bdbf-0a26e187c811"]},{"id":"ITEM-13","itemData":{"abstract":"Antillostenochrus n. gen., from Cuba, Hispaniola, and Puerto Rico, as well as three Cuban species (Antillostenochrus cokendolpheri sp. nov., A. holguin sp. nov., and A. gibarensis sp. nov.) are described. The new genus also includes A. brevipatellatus (Rowland &amp; Reddell, 1979) n. comb., A. subcerdoso (Armas &amp; Abud Antun, 1990) n. comb., both from Hispaniola; A. cerdoso (Camilo &amp; Cokendolpher, 1988) n. comb., from Puerto Rico; and A. alejandroi (Armas, 1989) n. comb., from Cuba.","author":[{"dropping-particle":"","family":"Teruel","given":"R.","non-dropping-particle":"","parse-names":false,"suffix":""},{"dropping-particle":"","family":"Armas","given":"L.F.","non-dropping-particle":"De","parse-names":false,"suffix":""}],"container-title":"Revista Ibérica de Aracnología","id":"ITEM-13","issue":"31","issued":{"date-parts":[["2002"]]},"page":"91-94","title":"Un género nuevo de Hubbardiidae (Arachnida: Schizomida) del Occidente de Cuba","type":"article-journal","volume":"6"},"uris":["http://www.mendeley.com/documents/?uuid=6e0adfee-044a-437e-a249-29c40ec1320a"]},{"id":"ITEM-14","itemData":{"ISBN":"0008-6452","abstract":"A key to the species of Schizomus (Schizomidae) from Puerto Rico is presented. Schizomus desecho Rowland and Reddell and S. monensis Rowland and Reddell are known from Desecheo and Mona Islands, respectively. Schizomus portoricensis (Chamberlin) is found throughtout most of Puerto Rico. Two new species, S. yunquensis and S. cerdoso, are described from the Luquillo Forest (Caribbean National Forest). Females of an unidentified species from Aguas Buenas are new records.","author":[{"dropping-particle":"","family":"Camilo","given":"G.R","non-dropping-particle":"","parse-names":false,"suffix":""},{"dropping-particle":"","family":"Cokendolpher","given":"J.C.","non-dropping-particle":"","parse-names":false,"suffix":""}],"container-title":"Caribbean Journal of Science","id":"ITEM-14","issue":"1-2","issued":{"date-parts":[["1988"]]},"page":"52-59","title":"Schizomidae de Puerto Rico (Arachnida: Schizomida)","type":"article-journal","volume":"24"},"uris":["http://www.mendeley.com/documents/?uuid=2a71cdcf-5943-4731-afa2-a1eb8c817075"]}],"mendeley":{"formattedCitation":"(Cokendolpher &amp; Reddell, 2000a; Monjaraz-Ruedas, Prendini &amp; Francke, 2019; Gertsch, 1940; Rowland &amp; Reddell, 1980; Harvey, 2006; Harvey, 2001b; Krüger &amp; Dunlop, 2010; De Armas, 1989; De Armas &amp; Teruel, 2011; Teruel &amp; Rodríguez-Cabrera, 2019; Teruel, 2003; Teruel, 2015; Teruel &amp; De Armas, 2002; Camilo &amp; Cokendolpher, 1988)","plainTextFormattedCitation":"(Cokendolpher &amp; Reddell, 2000a; Monjaraz-Ruedas, Prendini &amp; Francke, 2019; Gertsch, 1940; Rowland &amp; Reddell, 1980; Harvey, 2006; Harvey, 2001b; Krüger &amp; Dunlop, 2010; De Armas, 1989; De Armas &amp; Teruel, 2011; Teruel &amp; Rodríguez-Cabrera, 2019; Teruel, 2003; Teruel, 2015; Teruel &amp; De Armas, 2002; Camilo &amp; Cokendolpher, 1988)","previouslyFormattedCitation":"(Cokendolpher &amp; Reddell, 2000a; Monjaraz-Ruedas, Prendini &amp; Francke, 2019; Gertsch, 1940; Rowland &amp; Reddell, 1980; Harvey, 2006; Harvey, 2001b; Krüger &amp; Dunlop, 2010; De Armas, 1989; De Armas &amp; Teruel, 2011; Teruel &amp; Rodríguez-Cabrera, 2019; Teruel, 2003; Teruel, 2015; Teruel &amp; De Armas, 2002; Camilo &amp; Cokendolpher, 1988)"},"properties":{"noteIndex":0},"schema":"https://github.com/citation-style-language/schema/raw/master/csl-citation.json"}</w:instrText>
      </w:r>
      <w:r w:rsidR="005B241D">
        <w:fldChar w:fldCharType="separate"/>
      </w:r>
      <w:r w:rsidR="004E03B5" w:rsidRPr="004E03B5">
        <w:rPr>
          <w:noProof/>
        </w:rPr>
        <w:t>(Cokendolpher &amp; Reddell, 2000a; Monjaraz-Ruedas, Prendini &amp; Francke, 2019; Gertsch, 1940; Rowland &amp; Reddell, 1980; Harvey, 2006; Harvey, 2001b; Krüger &amp; Dunlop, 2010; De Armas, 1989; De Armas &amp; Teruel, 2011; Teruel &amp; Rodríguez-Cabrera, 2019; Teruel, 2003; Teruel, 2015; Teruel &amp; De Armas, 2002; Camilo &amp; Cokendolpher, 1988)</w:t>
      </w:r>
      <w:r w:rsidR="005B241D">
        <w:fldChar w:fldCharType="end"/>
      </w:r>
      <w:r w:rsidR="005B241D">
        <w:fldChar w:fldCharType="begin" w:fldLock="1"/>
      </w:r>
      <w:r w:rsidR="004E03B5">
        <w:instrText>ADDIN CSL_CITATION {"citationItems":[{"id":"ITEM-1","itemData":{"abstract":"Resumen: Se describe Antillostenochrus longior sp.n., a partir de ejemplares de ambos sexos procedentes de una localidad costera del extremo noroeste de la provincia de Las Tunas, en la región centro-oriental de Cuba. Este representa el hallazgo más occidental del género y su primera cita para dicha provincia. El nuevo taxón es fácil de distinguir de sus demás congéne-res por la morfología de los pedipalpos y el flagelo de los machos adultos, así como el patrón de colorido y la setación tergal de ambos sexos. Palabras clave: Schizomida, Hubbardiidae, Antillostenochrus, especie nueva, Cuba. A new Antillostenochrus Armas &amp; Teruel 2002 from central-eastern Cuba (Schizomida: Hubbardiidae) Abstract: Antillostenochrus longior sp.n. is herein described based on specimens of both sexes collected at a single coastal locality at the north-western end of Las Tunas province, in central-eastern Cuba. This represents both the westernmost finding of the genus, and its first record from this province. The new taxon is easy to distinguish from all of its congeners on the grounds of the morphology of the male pedipalps and flagellum, as well as the color pattern and tergal setation of both sexes.","author":[{"dropping-particle":"","family":"Teruel","given":"R.","non-dropping-particle":"","parse-names":false,"suffix":""}],"container-title":"Revista Ibérica de Aracnología","id":"ITEM-1","issue":"2012","issued":{"date-parts":[["2013"]]},"page":"61-65","title":"Un nuevo Antillostenochrus Armas &amp; Teruel 2002 de Cuba Centro-Oriental (Schizomida: Hubbardiidae)","type":"article-journal","volume":"22"},"uris":["http://www.mendeley.com/documents/?uuid=11b11eb5-5e28-480c-aa21-371dc2c9213d"]},{"id":"ITEM-2","itemData":{"author":[{"dropping-particle":"","family":"Armas","given":"L.F.","non-dropping-particle":"De","parse-names":false,"suffix":""},{"dropping-particle":"","family":"Abud Antun","given":"A.J.","non-dropping-particle":"","parse-names":false,"suffix":""}],"container-title":"Poeyana","id":"ITEM-2","issued":{"date-parts":[["1990"]]},"page":"1-23","title":"El orden Schizomida (Arachnida) en Republica Dominicana","type":"article-journal","volume":"393"},"uris":["http://www.mendeley.com/documents/?uuid=1a849a79-ead6-499d-bca6-3b540d5a5249"]},{"id":"ITEM-3","itemData":{"DOI":"10.1071/IT9920077","ISBN":"1445-5226","ISSN":"14472600","author":[{"dropping-particle":"","family":"Harvey","given":"M.S.","non-dropping-particle":"","parse-names":false,"suffix":""}],"container-title":"Invertebrate Taxonomy","id":"ITEM-3","issue":"1","issued":{"date-parts":[["1992"]]},"page":"77-129","title":"The schizomida (Chelicerata) of Australia","type":"article-journal","volume":"6"},"uris":["http://www.mendeley.com/documents/?uuid=7c5d9000-a9a0-44d4-a551-4d1707153990"]},{"id":"ITEM-4","itemData":{"author":[{"dropping-particle":"","family":"Cokendolpher","given":"J.C.","non-dropping-particle":"","parse-names":false,"suffix":""},{"dropping-particle":"","family":"Reddell","given":"J.R.","non-dropping-particle":"","parse-names":false,"suffix":""}],"container-title":"Mem. Soc. entmol. ital.","id":"ITEM-4","issue":"2","issued":{"date-parts":[["2000"]]},"page":"321-328","title":"New species of Apozomus and Orientzomus from Marshall Islands, Micronesia (Schizomida: Hubbardiidae)","type":"article-journal","volume":"78"},"uris":["http://www.mendeley.com/documents/?uuid=b281c876-26ff-4b40-8b6e-e21a1eb18229"]},{"id":"ITEM-5","itemData":{"ISBN":"0457410001897","ISSN":"0006-6982","abstract":"REVISION OF SOME SPECIES OF FAMILY SCHIZOMIDAE (ARACHNIDA: SCHIZOMIDA) ON THE BASIS OF TYPES DEPOSITED BY F.H. GRAVELY (1911-1925) IN THE NATIONAL COLLECTION, ZSI, KOLKATA","author":[{"dropping-particle":"","family":"Bastawade","given":"D.B.","non-dropping-particle":"","parse-names":false,"suffix":""}],"container-title":"The Journal of the Bombay Natural History Society","id":"ITEM-5","issued":{"date-parts":[["2004"]]},"page":"211-220","title":"Revision of some species of family Schizomidae (Arachnida: Schizomida) on the basis of types deposited by F. H. Gravely (1911-1925) in the national ZSI, Kolkata","type":"article-journal","volume":"101"},"uris":["http://www.mendeley.com/documents/?uuid=0145c903-9347-4ac9-b83b-9fefb5c19354"]},{"id":"ITEM-6","itemData":{"ISBN":"0022886000417","ISSN":"0717-6163","PMID":"15003161","author":[{"dropping-particle":"","family":"Gravely","given":"F.H.","non-dropping-particle":"","parse-names":false,"suffix":""}],"container-title":"Records of the Indian Museum","id":"ITEM-6","issued":{"date-parts":[["1915"]]},"page":"383-386","title":"Records of the Indian Museum","type":"article-journal","volume":"11"},"uris":["http://www.mendeley.com/documents/?uuid=558fb60c-2eac-42ba-a24b-74309df2e427"]},{"id":"ITEM-7","itemData":{"author":[{"dropping-particle":"","family":"Bastawade","given":"D.B.","non-dropping-particle":"","parse-names":false,"suffix":""}],"container-title":"The Journal of the Bombay Natural History Society","id":"ITEM-7","issued":{"date-parts":[["2001"]]},"page":"133-137","title":"Redescription of schizomus buxtoni Gravely From Sri Lanka on the Basis of Syntypes deposited in the zoological Survey of India, Calcutta by F.H. Gravely 1915","type":"article-journal","volume":"98"},"uris":["http://www.mendeley.com/documents/?uuid=4137e3e4-5b3d-41a5-8dbf-ce936dce1c78"]},{"id":"ITEM-8","itemData":{"author":[{"dropping-particle":"","family":"Shimojana","given":"M.","non-dropping-particle":"","parse-names":false,"suffix":""}],"container-title":"Acta Arachnologica","id":"ITEM-8","issue":"1","issued":{"date-parts":[["1981"]]},"page":"33-40","title":"A new Species of the Genus Trithyreus (Schizomida , Schizomidae ) From the Daitô-Islands, Okinawa Prefecture, Japan","type":"article-journal","volume":"30"},"uris":["http://www.mendeley.com/documents/?uuid=03cc6b67-c03f-40a9-88de-61821c1f5abc"]},{"id":"ITEM-9","itemData":{"DOI":"10.2476/asjaa.36.79","ISSN":"0001-5202","author":[{"dropping-particle":"","family":"Cokendolpher","given":"J.C.","non-dropping-particle":"","parse-names":false,"suffix":""},{"dropping-particle":"","family":"Sites","given":"R.W.","non-dropping-particle":"","parse-names":false,"suffix":""}],"container-title":"Acta Arachnologica","id":"ITEM-9","issued":{"date-parts":[["1988"]]},"page":"79-85","title":"A new species of eyed Schizomus (Schizomida: Schizomidae) from Java","type":"article-journal","volume":"36"},"uris":["http://www.mendeley.com/documents/?uuid=c6ec7d41-b43a-4d62-b9e1-4fc771be7e5d"]},{"id":"ITEM-10","itemData":{"author":[{"dropping-particle":"","family":"Harvey","given":"M.S.","non-dropping-particle":"","parse-names":false,"suffix":""}],"container-title":"Records of the Western Australian Museum","id":"ITEM-10","issue":"64","issued":{"date-parts":[["2001"]]},"page":"171-185","title":"New cave-dwelling schizomids (Schizomida: Hubbardiidae ) from Australia","type":"article-journal"},"uris":["http://www.mendeley.com/documents/?uuid=fa74d94b-1add-4b77-8d90-662845fb8c6c"]}],"mendeley":{"formattedCitation":"(Teruel, 2013; De Armas &amp; Abud Antun, 1990; Harvey, 1992; Cokendolpher &amp; Reddell, 2000b; Bastawade, 2004; Gravely, 1915; Bastawade, 2001; Shimojana, 1981; Cokendolpher &amp; Sites, 1988; Harvey, 2001a)","plainTextFormattedCitation":"(Teruel, 2013; De Armas &amp; Abud Antun, 1990; Harvey, 1992; Cokendolpher &amp; Reddell, 2000b; Bastawade, 2004; Gravely, 1915; Bastawade, 2001; Shimojana, 1981; Cokendolpher &amp; Sites, 1988; Harvey, 2001a)","previouslyFormattedCitation":"(Teruel, 2013; De Armas &amp; Abud Antun, 1990; Harvey, 1992; Cokendolpher &amp; Reddell, 2000b; Bastawade, 2004; Gravely, 1915; Bastawade, 2001; Shimojana, 1981; Cokendolpher &amp; Sites, 1988; Harvey, 2001a)"},"properties":{"noteIndex":0},"schema":"https://github.com/citation-style-language/schema/raw/master/csl-citation.json"}</w:instrText>
      </w:r>
      <w:r w:rsidR="005B241D">
        <w:fldChar w:fldCharType="separate"/>
      </w:r>
      <w:r w:rsidR="004E03B5" w:rsidRPr="004E03B5">
        <w:rPr>
          <w:noProof/>
        </w:rPr>
        <w:t>(Teruel, 2013; De Armas &amp; Abud Antun, 1990; Harvey, 1992; Cokendolpher &amp; Reddell, 2000b; Bastawade, 2004; Gravely, 1915; Bastawade, 2001; Shimojana, 1981; Cokendolpher &amp; Sites, 1988; Harvey, 2001a)</w:t>
      </w:r>
      <w:r w:rsidR="005B241D">
        <w:fldChar w:fldCharType="end"/>
      </w:r>
      <w:r w:rsidR="005B241D">
        <w:fldChar w:fldCharType="begin" w:fldLock="1"/>
      </w:r>
      <w:r w:rsidR="004E03B5">
        <w:instrText>ADDIN CSL_CITATION {"citationItems":[{"id":"ITEM-1","itemData":{"DOI":"10.1016/j.jcz.2016.05.003","ISSN":"00445231","abstract":"Schizomid female flagellum, including the number of “flagellomeres” and the setae, are among the most important taxonomic characters within the order. It is widely used to diagnose genera within both extant families. Despite the traditional use in schizomid taxonomy, the phylogenetic signal of these characters has been only once tested in the systematics of Protoschizomidae. However, our understanding of the pseudosegmentation of the flagellum, along with different terminologies of the relative position of certain setae, creates conflict in terms of homology assessments. In the present contribution, homology hypotheses and the phylogenetic importance of these characters across the only two extant families Protoschizomidae and Hubbardiidae were established and tested. The analyses were based on 44 morphological characters of 22 schizomid exemplar species, and two thelyphonid species as outgroup. Parsimony, Bayesian inference analyses, and the ancestral state reconstruction of the “annuli” characters were conducted. The resulting topology revealed Hubbardiidae as monophyletic with the two subfamilies currently recognized (Hubbardiinae + Megaschizominae). However, Protoschizomidae was not recovered as monophyletic. The ancestral state reconstruction of the number of annuli in the common ancestor of Schizomida suggested gain and loss of the different annuli at different hierarchical levels. Finally, the flagellum contains robust taxonomic characters, but caution needs to be taken when used to diagnose genera.","author":[{"dropping-particle":"","family":"Monjaraz-Ruedas","given":"R.","non-dropping-particle":"","parse-names":false,"suffix":""},{"dropping-particle":"","family":"Francke","given":"O.F.","non-dropping-particle":"","parse-names":false,"suffix":""},{"dropping-particle":"","family":"Cruz-López","given":"J.A.","non-dropping-particle":"","parse-names":false,"suffix":""},{"dropping-particle":"","family":"Santibáñez-López","given":"C.E.","non-dropping-particle":"","parse-names":false,"suffix":""}],"container-title":"Zoologischer Anzeiger","id":"ITEM-1","issue":"May 2016","issued":{"date-parts":[["2016"]]},"page":"118-134","publisher":"Elsevier GmbH.","title":"Annuli and setal patterns in the flagellum of female micro-whipscorpions (Arachnida: Schizomida): Hypotheses of homology across an order","type":"article-journal","volume":"263"},"uris":["http://www.mendeley.com/documents/?uuid=5a883d57-357a-4482-a63b-8ab812c2985a"]},{"id":"ITEM-2","itemData":{"ISBN":"0115814000","author":[{"dropping-particle":"","family":"Kraepelin","given":"K.","non-dropping-particle":"","parse-names":false,"suffix":""}],"container-title":"Jahrbuch der Hamburgischen Wissenschaftlichen Anstalten","id":"ITEM-2","issue":"2","issued":{"date-parts":[["1911"]]},"page":"100-102 + 108","title":"Neue Beiträge zur Systematik der Gliederspinnen","type":"article-journal","volume":"28"},"uris":["http://www.mendeley.com/documents/?uuid=4ebbbcae-eef1-40ac-9751-3e5612e92fd1"]},{"id":"ITEM-3","itemData":{"author":[{"dropping-particle":"","family":"Yamasaki","given":"T.","non-dropping-particle":"","parse-names":false,"suffix":""},{"dropping-particle":"","family":"Shimojana","given":"M.","non-dropping-particle":"","parse-names":false,"suffix":""}],"container-title":"Annotationes Zoologicae Japonenses","id":"ITEM-3","issue":"3","issued":{"date-parts":[["1974"]]},"page":"175-186","title":"Two Schizomid Whip-Scorpions (Schizomida,Schizomidae) Found in Limestone Caves of the Ryukyu Islands and Taiwan","type":"article-journal","volume":"47"},"uris":["http://www.mendeley.com/documents/?uuid=3fca6d1f-1cb7-4b13-837f-418d0f975bb7"]},{"id":"ITEM-4","itemData":{"ISBN":"2007120801","author":[{"dropping-particle":"","family":"Cokendolpher","given":"J.C.","non-dropping-particle":"","parse-names":false,"suffix":""},{"dropping-particle":"","family":"Sissom","given":"W.D.","non-dropping-particle":"","parse-names":false,"suffix":""},{"dropping-particle":"","family":"Reddell","given":"J.R.","non-dropping-particle":"","parse-names":false,"suffix":""}],"container-title":"Occasional Papers Museum of Texas Tech University","id":"ITEM-4","issue":"October","issued":{"date-parts":[["2010"]]},"page":"1-8","title":"A New Species of Apozomus (Arachnida: Schizomida: Hubbardiidae) From Peninsular Malaysia","type":"article-journal","volume":"298"},"uris":["http://www.mendeley.com/documents/?uuid=75982783-3cef-4d33-a4f4-60276757494e"]},{"id":"ITEM-5","itemData":{"ISSN":"00934666","author":[{"dropping-particle":"","family":"Chen","given":"Z.","non-dropping-particle":"","parse-names":false,"suffix":""},{"dropping-particle":"","family":"Song","given":"D.","non-dropping-particle":"","parse-names":false,"suffix":""}],"container-title":"Journal of Hebei Normal University (Natural Science)","id":"ITEM-5","issue":"2","issued":{"date-parts":[["1996"]]},"page":"87-89","title":"A new species of the genus Schizomus (Arachnida: Schizomida) from China","type":"article-journal","volume":"20"},"uris":["http://www.mendeley.com/documents/?uuid=2bf3ab95-4043-4888-9ff8-0afe2ef9cd3e"]},{"id":"ITEM-6","itemData":{"author":[{"dropping-particle":"","family":"Cook","given":"O.F.","non-dropping-particle":"","parse-names":false,"suffix":""}],"container-title":"Proceedings of the Entmological Society of Washington","id":"ITEM-6","issued":{"date-parts":[["1899"]]},"page":"249-262","title":"Hubbardia, A new Genus of Pedipalpi","type":"article-journal","volume":"4"},"uris":["http://www.mendeley.com/documents/?uuid=602618d5-626d-4453-b8d1-60a7b4f8e48c"]},{"id":"ITEM-7","itemData":{"author":[{"dropping-particle":"","family":"Kraus","given":"O.","non-dropping-particle":"","parse-names":false,"suffix":""}],"container-title":"Senckenbergiana biologica","id":"ITEM-7","issue":"1","issued":{"date-parts":[["1960"]]},"page":"103-107","title":"Über \"Artacarus\" liberiensis Cook 1899","type":"article-journal","volume":"41"},"uris":["http://www.mendeley.com/documents/?uuid=9abd15ea-4a69-44d1-ad17-1c3627e9377c"]},{"id":"ITEM-8","itemData":{"abstract":"The name Artacarus liberienssis Cook was used {nomen nudum} by Kraepelin (1897). Abh. Naturw. Ver. Hamburg, 15: 1-60), but the new genus and species remained undescribed for two years. Cook (1899. Proc. Entomol. Soc. Washington, 4: 249- 261) briefly diagnosed the species, but it remained a nomen dubium until Kraus (1960. Senck. biol., 41: 103-107) designated a lectotype and published a description based on specimens in the National Museum of Natural History, Washington, DC. At that time he also transferred the species to the genus Schizomus Cook. In the present note we provide a description and illustration of the female spermathecae and flagellum and add some additional descriptive data. We wish to thank Dr. Jonathan Coddington, National Museum of Natural History (USNM), Washington, DC, for permitting us to examine the type-series of the species.","author":[{"dropping-particle":"","family":"Cokendolpher","given":"J.C.","non-dropping-particle":"","parse-names":false,"suffix":""},{"dropping-particle":"","family":"Reddell","given":"J.R.","non-dropping-particle":"","parse-names":false,"suffix":""}],"container-title":"Journal of Arachnology","id":"ITEM-8","issued":{"date-parts":[["1987"]]},"page":"138-139","title":"Supplementary descriptive notes on Schizomus Liberiensis (Cook) (Schizomida, Schizomidae)","type":"article-journal","volume":"15"},"uris":["http://www.mendeley.com/documents/?uuid=19a5e9d1-9af6-4eef-a398-cecbe03084d6"]},{"id":"ITEM-9","itemData":{"author":[{"dropping-particle":"","family":"Harvey","given":"M.S.","non-dropping-particle":"","parse-names":false,"suffix":""}],"container-title":"Memorie della Società Entomologica Italiana","id":"ITEM-9","issue":"2","issued":{"date-parts":[["2000"]]},"page":"329-338","title":"Brignolizomus and Attenuizomus, new schizomid genera from Australia (Schizomida Hubbardiidae)","type":"article-journal","volume":"78"},"uris":["http://www.mendeley.com/documents/?uuid=9a668fc5-eaf4-40bc-8a9c-d801bf5ca0d8"]}],"mendeley":{"formattedCitation":"(Monjaraz-Ruedas et al., 2016; Kraepelin, 1911; Yamasaki &amp; Shimojana, 1974; Cokendolpher, Sissom &amp; Reddell, 2010; Chen &amp; Song, 1996; Cook, 1899; Kraus, 1960; Cokendolpher &amp; Reddell, 1987; Harvey, 2000b)","plainTextFormattedCitation":"(Monjaraz-Ruedas et al., 2016; Kraepelin, 1911; Yamasaki &amp; Shimojana, 1974; Cokendolpher, Sissom &amp; Reddell, 2010; Chen &amp; Song, 1996; Cook, 1899; Kraus, 1960; Cokendolpher &amp; Reddell, 1987; Harvey, 2000b)","previouslyFormattedCitation":"(Monjaraz-Ruedas et al., 2016; Kraepelin, 1911; Yamasaki &amp; Shimojana, 1974; Cokendolpher, Sissom &amp; Reddell, 2010; Chen &amp; Song, 1996; Cook, 1899; Kraus, 1960; Cokendolpher &amp; Reddell, 1987; Harvey, 2000b)"},"properties":{"noteIndex":0},"schema":"https://github.com/citation-style-language/schema/raw/master/csl-citation.json"}</w:instrText>
      </w:r>
      <w:r w:rsidR="005B241D">
        <w:fldChar w:fldCharType="separate"/>
      </w:r>
      <w:r w:rsidR="004E03B5" w:rsidRPr="004E03B5">
        <w:rPr>
          <w:noProof/>
        </w:rPr>
        <w:t>(Monjaraz-Ruedas et al., 2016; Kraepelin, 1911; Yamasaki &amp; Shimojana, 1974; Cokendolpher, Sissom &amp; Reddell, 2010; Chen &amp; Song, 1996; Cook, 1899; Kraus, 1960; Cokendolpher &amp; Reddell, 1987; Harvey, 2000b)</w:t>
      </w:r>
      <w:r w:rsidR="005B241D">
        <w:fldChar w:fldCharType="end"/>
      </w:r>
      <w:r w:rsidR="005B241D">
        <w:fldChar w:fldCharType="begin" w:fldLock="1"/>
      </w:r>
      <w:r w:rsidR="00A9449E">
        <w:instrText>ADDIN CSL_CITATION {"citationItems":[{"id":"ITEM-1","itemData":{"abstract":"MISSING TEXT: Figs. 1-3. Dorsal view of male flagellum: 1, Schizomus lukensi; 2, S. moisii; 3, S. stewarti. Figs. 4-5. Lateral view of basitarsus-tarsus: 4, S. lukensi; 5, S. moisii. on or near ventral margin; mesal surface of basal segment bearing group of four setae arranged horizontally, lower group of two setae arranged vertically, another two short, stout setae below these, arranged in a vertical line, two setae directly below large dorsal seta, movable finger flanked by another vertical group of three long, feathered setae as on lateral surface, three large, elongate, distally enlarged setae originating just below previous group, fixed digit bearing six closely situated, feathered setae; movable finger laterally destitute of setae, mesal aspect bearing vertical row of 20 long, feathered, distally curled setae near outer margin, another vertical row of 18 short setae or teeth near inner surface.","author":[{"dropping-particle":"","family":"Rowland","given":"J.M.","non-dropping-particle":"","parse-names":false,"suffix":""}],"container-title":"Association for Mexican Cave Studies","id":"ITEM-1","issued":{"date-parts":[["1973"]]},"page":"135–140","title":"Three new Schizomida of the genus Schizomus from Mexican caves (Arachnida)","type":"article-journal","volume":"5"},"uris":["http://www.mendeley.com/documents/?uuid=0240f9be-f7c9-4645-9e53-967daa064d70"]},{"id":"ITEM-2","itemData":{"DOI":"10.11646/zootaxa.4374.2.2","ISSN":"11755334","abstract":"The North American genus Stenochrus is represented by 22 species distributed mainly in Mexico, Central America and the U.SA.; the genus was erected originally to place the species Stenochrus portoricensis and was characterized by the presence of lateral lobes reduced on female spermathecae, male flagellum without important dorsal relief, pedipalps without distinctive armature and without posterodorsal process on segment XII. Here we describe five new species from the Mexican state of Oaxaca; we discuss the presence of dimorphic males in the genus. With this contribution the genus Stenochrus reaches 27 species, becoming the second most diverse genus of schizomids in the New World.","author":[{"dropping-particle":"","family":"Monjaraz-Ruedas","given":"R.","non-dropping-particle":"","parse-names":false,"suffix":""},{"dropping-particle":"","family":"Francke","given":"O.F.","non-dropping-particle":"","parse-names":false,"suffix":""}],"container-title":"Zootaxa","id":"ITEM-2","issue":"2","issued":{"date-parts":[["2018"]]},"page":"189-214","title":"Five new species of Stenochrus (Schizomida: Hubbardiidae) from Oaxaca, Mexico","type":"article-journal","volume":"4374"},"uris":["http://www.mendeley.com/documents/?uuid=3a00c598-fc40-416b-8bba-650d7f7e3e36"]},{"id":"ITEM-3","itemData":{"author":[{"dropping-particle":"","family":"Brignoli","given":"P.M.","non-dropping-particle":"","parse-names":false,"suffix":""}],"container-title":"Fragmenta Entomologica","id":"ITEM-3","issued":{"date-parts":[["1973"]]},"page":"1-9","title":"Brignoli, 1973 Note sulla morfologia dei genitali degli schizomidi e diagnosi preliminari di due nuove specie del messico (Arachnida, Schizomida)","type":"article-journal","volume":"9"},"uris":["http://www.mendeley.com/documents/?uuid=02d18097-7cd4-4b8c-836d-7ba151b2c457"]},{"id":"ITEM-4","itemData":{"author":[{"dropping-particle":"","family":"Cokendolpher","given":"J.C.","non-dropping-particle":"","parse-names":false,"suffix":""},{"dropping-particle":"","family":"Reddell","given":"J.R.","non-dropping-particle":"","parse-names":false,"suffix":""}],"container-title":"The Journal of Arachnology","id":"ITEM-4","issue":"2","issued":{"date-parts":[["1984"]]},"page":"241-243","title":"The Male of Schizomus sbordonii Brignoli (Schizomida, Schizomidae)","type":"article-journal","volume":"12"},"uris":["http://www.mendeley.com/documents/?uuid=502130ab-0290-488a-9caa-668cf74e31b8"]},{"id":"ITEM-5","itemData":{"author":[{"dropping-particle":"","family":"Brignoli","given":"P.M.","non-dropping-particle":"","parse-names":false,"suffix":""}],"container-title":"Academia Nazionale dei Lincei, Problemi Attuali di Scienzia e di Cultura","id":"ITEM-5","issued":{"date-parts":[["1974"]]},"page":"143-152","title":"Subterranean Fauna of Mexico","type":"article-journal","volume":"171"},"uris":["http://www.mendeley.com/documents/?uuid=fa1aeb9f-651f-42d0-aa85-35ed3621ee31"]},{"id":"ITEM-6","itemData":{"author":[{"dropping-particle":"","family":"Hansen","given":"H.J.","non-dropping-particle":"","parse-names":false,"suffix":""},{"dropping-particle":"","family":"Sørensen","given":"W.","non-dropping-particle":"","parse-names":false,"suffix":""}],"container-title":"Arkiv För Zoologi","id":"ITEM-6","issue":"8","issued":{"date-parts":[["1905"]]},"number-of-pages":"1‒78","title":"The Tartarides, a tribe of the order Pedipalpi","type":"book","volume":"2"},"uris":["http://www.mendeley.com/documents/?uuid=86bf0f59-dc87-48fa-a74e-ed3e1f7284fe"]},{"id":"ITEM-7","itemData":{"DOI":"10.2476/asjaa.35.23","ISSN":"0001-5202","author":[{"dropping-particle":"","family":"Cokendolpher","given":"J.C.","non-dropping-particle":"","parse-names":false,"suffix":""},{"dropping-particle":"","family":"Reddell","given":"J.R.","non-dropping-particle":"","parse-names":false,"suffix":""}],"container-title":"Acta Arachnologica","id":"ITEM-7","issued":{"date-parts":[["1986"]]},"page":"23-28","title":"Schizomus Siamensis (Schizomida: Schizomidae) From Eastern Asia and Hawaii","type":"article-journal","volume":"35"},"uris":["http://www.mendeley.com/documents/?uuid=2745d019-3240-416f-a238-b1607e2b7c64"]}],"mendeley":{"formattedCitation":"(Rowland, 1973b; Monjaraz-Ruedas &amp; Francke, 2018; Brignoli, 1973; Cokendolpher &amp; Reddell, 1984; Brignoli, 1974a; Hansen &amp; Sørensen, 1905; Cokendolpher &amp; Reddell, 1986)","plainTextFormattedCitation":"(Rowland, 1973b; Monjaraz-Ruedas &amp; Francke, 2018; Brignoli, 1973; Cokendolpher &amp; Reddell, 1984; Brignoli, 1974a; Hansen &amp; Sørensen, 1905; Cokendolpher &amp; Reddell, 1986)","previouslyFormattedCitation":"(Rowland, 1973b; Monjaraz-Ruedas &amp; Francke, 2018; Brignoli, 1973; Cokendolpher &amp; Reddell, 1984; Brignoli, 1974a; Hansen &amp; Sørensen, 1905; Cokendolpher &amp; Reddell, 1986)"},"properties":{"noteIndex":0},"schema":"https://github.com/citation-style-language/schema/raw/master/csl-citation.json"}</w:instrText>
      </w:r>
      <w:r w:rsidR="005B241D">
        <w:fldChar w:fldCharType="separate"/>
      </w:r>
      <w:r w:rsidR="00A9449E" w:rsidRPr="00A9449E">
        <w:rPr>
          <w:noProof/>
        </w:rPr>
        <w:t>(Rowland, 1973b; Monjaraz-Ruedas &amp; Francke, 2018; Brignoli, 1973; Cokendolpher &amp; Reddell, 1984; Brignoli, 1974a; Hansen &amp; Sørensen, 1905; Cokendolpher &amp; Reddell, 1986)</w:t>
      </w:r>
      <w:r w:rsidR="005B241D">
        <w:fldChar w:fldCharType="end"/>
      </w:r>
      <w:r w:rsidR="00E011CF">
        <w:fldChar w:fldCharType="begin" w:fldLock="1"/>
      </w:r>
      <w:r w:rsidR="004E03B5">
        <w:instrText>ADDIN CSL_CITATION {"citationItems":[{"id":"ITEM-1","itemData":{"author":[{"dropping-particle":"","family":"Armas","given":"L.F.","non-dropping-particle":"De","parse-names":false,"suffix":""},{"dropping-particle":"","family":"Víquez","given":"C.","non-dropping-particle":"","parse-names":false,"suffix":""}],"container-title":"Boletin de la Sociedad Entomológica Aragonesa","id":"ITEM-1","issued":{"date-parts":[["2010"]]},"page":"9-21","title":"Nuevos Hubbardiidae (Arachnida: Schizomida) de América Central","type":"article-journal","volume":"46"},"uris":["http://www.mendeley.com/documents/?uuid=0cfaaf75-7b7e-4ed5-b7a7-617162e896fb"]},{"id":"ITEM-2","itemData":{"DOI":"10.5431/aramit4906","ISSN":"10184171","author":[{"dropping-particle":"","family":"Armas","given":"L.F.","non-dropping-particle":"De","parse-names":false,"suffix":""},{"dropping-particle":"","family":"Rehfeldt","given":"S.","non-dropping-particle":"","parse-names":false,"suffix":""}],"container-title":"Arachnologische Mitteilungen","id":"ITEM-2","issue":"Juni","issued":{"date-parts":[["2015"]]},"page":"55-61","title":"Stenochrus portoricensis , Zomus bagnallii and a new genus of schizomids ( Schizomida : Hubbardiidae ) from a greenhouse in Frankfurt am Main , Germany","type":"article-journal","volume":"49"},"uris":["http://www.mendeley.com/documents/?uuid=6886fb78-9861-4526-b17c-b968268aa34f"]},{"id":"ITEM-3","itemData":{"author":[{"dropping-particle":"","family":"Gravely","given":"F.H.","non-dropping-particle":"","parse-names":false,"suffix":""}],"container-title":"Records of the Indian Museum","id":"ITEM-3","issued":{"date-parts":[["1912"]]},"page":"107-110","title":"IV New Oriental Tartarides","type":"article-journal","volume":"7"},"uris":["http://www.mendeley.com/documents/?uuid=9a439c69-7eaa-4ec8-9d72-dcff42f28e11"]},{"id":"ITEM-4","itemData":{"DOI":"10.5281/ZENODO.214251","ISSN":"11755326","abstract":"A new genus, Calima, and two new species, C. bremensis and C. valenciorum, of Hubbardiidae are here described, respectively from Bremen Forest, Filandia, Quindio department and Andinapolis, Trujillo, Valle del Cauca department, both localities located in the Colombian Andes. A comprehensive map of the South American species with a four-segmented female flagellum is presented, tables with characters of New World Hubbardiidae genera are provided. The relationships of the new genus within neotropical Hubbardiidae fauna is discussed.","author":[{"dropping-particle":"","family":"Moreno-González","given":"J.A.","non-dropping-particle":"","parse-names":false,"suffix":""},{"dropping-particle":"","family":"Manzanilla","given":"O.V.","non-dropping-particle":"","parse-names":false,"suffix":""}],"container-title":"Zootaxa","id":"ITEM-4","issued":{"date-parts":[["2012"]]},"page":"61-78","title":"A new genus of Hubbardiidae (Arachnida: Schizomida) from the Colombian Andes, with some taxonomic comments","type":"article-journal","volume":"3560"},"uris":["http://www.mendeley.com/documents/?uuid=82ab2425-02be-4f1d-82e6-fd4e836fa715"]},{"id":"ITEM-5","itemData":{"DOI":"10.1080/00222933.2017.1397226","ISSN":"14645262","abstract":"Two new species of short-tailed whip-scorpions (schizomids), Calima embera sp. nov. and Calima nutabe sp. nov. are described based upon collected material from the Natural Park Planes de San Rafael, Risaralda department, and the Natural Reserve El Romeral, Antioquia department, Colombia, increasing the number of known species for the genus to four; an identification key and a distribution map for Calima species, are provided. The voluminous spermathecal lobes in females and the presence of a small dorsal eminence basal to Dm4 in the male flagellum of some species, could represent diagnostic characters for Calima and are therefore included in its diagnosis. The microsetae of the male flagellum of Hubbardiinae, continues be excluded from the setal homologies; we suggest that they must be taken into consideration in a future homology proposal. www.zoobank.org/urn:lsid:zoobank.org:pub:1D3A97A4-29A6-46E2-AD78-EE6C7036D251.","author":[{"dropping-particle":"","family":"Moreno-González","given":"J.A.","non-dropping-particle":"","parse-names":false,"suffix":""},{"dropping-particle":"","family":"Manzanilla","given":"O.V.","non-dropping-particle":"","parse-names":false,"suffix":""}],"container-title":"Journal of Natural History","id":"ITEM-5","issue":"45-46","issued":{"date-parts":[["2017"]]},"page":"2681-2700","publisher":"Taylor &amp; Francis","title":"Two new species of Calima Moreno-González and Villarreal, 2012 (Arachnida: Schizomida: Hubbardiidae) from the Colombian Andes, with a discussion on the male flagellar microsetae of Hubbardiinae","type":"article-journal","volume":"51"},"uris":["http://www.mendeley.com/documents/?uuid=348cb526-aabc-4d9f-81db-de4e7dd3ad62"]},{"id":"ITEM-6","itemData":{"DOI":"10.1590/S1984-4689zool-20150195","ISSN":"1984-4689","abstract":"Two new genera of short-tailed whip-scorpions are described based on material from Brazilian iron ore and canga caves in the Carajás region, Pará, Brazil. Naderiore gen. nov. with a single species N. carajas sp. nov. and also monotypic Cangazomus gen. nov. (type species C. xikrin sp. nov.). The relationships of the two new genera with previously described genera are discussed. Naderiore most closely resembles Adisomus Cokendolpher &amp; Reddell, 2000, Piaroa Villarreal, Tourinho &amp; Giupponi, 2008 and Calima Moreno-González &amp; Villarreal, 2012, and can be distinguished from them by Dm3 modified as macrosetae in the male flagellum. Cangazomus most closely resembles Naderiore, Adisomus Cokendolpher &amp; Reddell, 2000, and Piaroa Villarreal, Tourinho &amp; Giupponi, 2008. It differs from all of them by the presence of two pairs of ramified sperma- thecal lobes, each composed of a differentiated stalk and distoterminal ramified bulbs, chitinized arch without anterior branch and notched lateral tip, pedipalps unarmed and not sexually dimorphic, and the male flagellar setae Dm3 as a microsetae","author":[{"dropping-particle":"","family":"Pinto-da-Rocha","given":"R.","non-dropping-particle":"","parse-names":false,"suffix":""},{"dropping-particle":"","family":"Andrade","given":"R.","non-dropping-particle":"","parse-names":false,"suffix":""},{"dropping-particle":"","family":"Moreno-González","given":"J.A.","non-dropping-particle":"","parse-names":false,"suffix":""}],"container-title":"Zoologia","id":"ITEM-6","issue":"2","issued":{"date-parts":[["2016"]]},"page":"1-9","title":"Two new cave-dwelling genera of short-tailed whip-scorpions from Brazil (Arachnida: Schizomida: Hubbardiidae)","type":"article-journal","volume":"33"},"uris":["http://www.mendeley.com/documents/?uuid=c3c4b38d-9ae6-4d33-8369-4dfbbe8f37cc"]},{"id":"ITEM-7","itemData":{"author":[{"dropping-particle":"","family":"Armas","given":"L.F.","non-dropping-particle":"De","parse-names":false,"suffix":""}],"container-title":"Solenodon","id":"ITEM-7","issued":{"date-parts":[["2011"]]},"page":"12-19","title":"Género nuevo de Hubbardiidae (Arachnida: Schizomida) para Jamaica","type":"article-journal","volume":"9"},"uris":["http://www.mendeley.com/documents/?uuid=ea60c9d4-e18a-47e6-8392-b0e3df93fd8c"]}],"mendeley":{"formattedCitation":"(De Armas &amp; Víquez, 2010; De Armas &amp; Rehfeldt, 2015; Gravely, 1912; Moreno-González &amp; Manzanilla, 2012; Moreno-González &amp; Manzanilla, 2017; Pinto-da-Rocha, Andrade &amp; Moreno-González, 2016; De Armas, 2011)","plainTextFormattedCitation":"(De Armas &amp; Víquez, 2010; De Armas &amp; Rehfeldt, 2015; Gravely, 1912; Moreno-González &amp; Manzanilla, 2012; Moreno-González &amp; Manzanilla, 2017; Pinto-da-Rocha, Andrade &amp; Moreno-González, 2016; De Armas, 2011)","previouslyFormattedCitation":"(De Armas &amp; Víquez, 2010; De Armas &amp; Rehfeldt, 2015; Gravely, 1912; Moreno-González &amp; Manzanilla, 2012; Moreno-González &amp; Manzanilla, 2017; Pinto-da-Rocha, Andrade &amp; Moreno-González, 2016; De Armas, 2011)"},"properties":{"noteIndex":0},"schema":"https://github.com/citation-style-language/schema/raw/master/csl-citation.json"}</w:instrText>
      </w:r>
      <w:r w:rsidR="00E011CF">
        <w:fldChar w:fldCharType="separate"/>
      </w:r>
      <w:r w:rsidR="004E03B5" w:rsidRPr="004E03B5">
        <w:rPr>
          <w:noProof/>
        </w:rPr>
        <w:t>(De Armas &amp; Víquez, 2010; De Armas &amp; Rehfeldt, 2015; Gravely, 1912; Moreno-González &amp; Manzanilla, 2012; Moreno-González &amp; Manzanilla, 2017; Pinto-da-Rocha, Andrade &amp; Moreno-González, 2016; De Armas, 2011)</w:t>
      </w:r>
      <w:r w:rsidR="00E011CF">
        <w:fldChar w:fldCharType="end"/>
      </w:r>
      <w:r w:rsidR="00E011CF">
        <w:fldChar w:fldCharType="begin" w:fldLock="1"/>
      </w:r>
      <w:r w:rsidR="00A9449E">
        <w:instrText>ADDIN CSL_CITATION {"citationItems":[{"id":"ITEM-1","itemData":{"author":[{"dropping-particle":"","family":"Teruel","given":"R.","non-dropping-particle":"","parse-names":false,"suffix":""},{"dropping-particle":"","family":"Rodríguez","given":"T.M.","non-dropping-particle":"","parse-names":false,"suffix":""}],"container-title":"Boletín de la Sociedad Entomológica Aragonesa","id":"ITEM-1","issued":{"date-parts":[["2010"]]},"page":"87-92","title":"Apuntes sobre el Género Cokendolpherius Armas, 2002, con la descripcíon de una nueva especie de Cuba central (Schizomida: Hubbardiidae)","type":"article-journal","volume":"46"},"uris":["http://www.mendeley.com/documents/?uuid=7ec3c92a-ed22-4920-9cbe-bd3949b3f5bb"]},{"id":"ITEM-2","itemData":{"abstract":"Two new genera of hubbardiid schizomids, both monotypic and represented by troglobitic species, are described from Cuba: one of them is from Pinar del Río province, and the other from Sancti Spíritus province. Also, some biogeographic aspects of the Cuban schizomids are briefly commented upon.","author":[{"dropping-particle":"","family":"Armas","given":"L.F.","non-dropping-particle":"De","parse-names":false,"suffix":""}],"container-title":"Revista Ibérica de Aracnología","id":"ITEM-2","issued":{"date-parts":[["2002"]]},"page":"3-9","title":"Dos géneros nuevos de Hubbardiidae (Arachnida: Schizomida) de Cuba","type":"article-journal","volume":"5"},"uris":["http://www.mendeley.com/documents/?uuid=b5fd0569-7cba-4798-aa57-902d3978d5b1"]},{"id":"ITEM-3","itemData":{"author":[{"dropping-particle":"","family":"Delgado-Santa","given":"L.","non-dropping-particle":"","parse-names":false,"suffix":""},{"dropping-particle":"","family":"Armas","given":"L.F.","non-dropping-particle":"De","parse-names":false,"suffix":""}],"container-title":"Revista Ibérica de Aracnología","id":"ITEM-3","issued":{"date-parts":[["2013"]]},"page":"37-45","title":"Tres Nuevos Hubbardiinae (Schizomida: Hubbardiidae) de Colombia","type":"article-journal","volume":"22"},"uris":["http://www.mendeley.com/documents/?uuid=04a8256b-f6f8-47cf-8eb6-377414f0cb29"]},{"id":"ITEM-4","itemData":{"abstract":"A new genus of hubbardiid schizomids is described from Risaralda department, in the Andean Western Range, Colom- bia. The male is similar to that of the genus Piaroa Villarreal, Giupponi &amp; Tourinho, 2008, but the mobile finger of the chelicerae has a lamella ending in a large anteriorly directed accessory tooth; also, the female has spermathecae with two pairs of lobes, without a terminal bulb.","author":[{"dropping-particle":"","family":"Armas","given":"L.F.","non-dropping-particle":"De","parse-names":false,"suffix":""},{"dropping-particle":"","family":"Delgado-Santa","given":"L.","non-dropping-particle":"","parse-names":false,"suffix":""}],"container-title":"Revista Ibérica de Aracnología","id":"ITEM-4","issued":{"date-parts":[["2012"]]},"page":"139-143","title":"Nuevo Género De Hubbardiidae (Arachnida: Schizomida) De La Cordillera Occidental De Los Andes, Colombia","type":"article-journal","volume":"21"},"uris":["http://www.mendeley.com/documents/?uuid=a7ed36dc-3eb6-4ebb-9ed3-4ee034d2e43e"]},{"id":"ITEM-5","itemData":{"author":[{"dropping-particle":"","family":"Dumitresco","given":"M.","non-dropping-particle":"","parse-names":false,"suffix":""}],"container-title":"Résultats des Expéditions Biospéologiques Cubano-Roumaines à Cuba","id":"ITEM-5","issued":{"date-parts":[["1973"]]},"page":"279-292","title":"Deux espèces nouvelles du genre Schizomus (Schizomida), trouvées à Cuba.","type":"article"},"uris":["http://www.mendeley.com/documents/?uuid=5e2d5ab0-fcd4-40ad-b561-05352f6a3246"]},{"id":"ITEM-6","itemData":{"abstract":"Resumen: Se presenta un reanálisis de los géneros de esquizómidos troglomorfos de Cuba, todos pertenecientes a Hubbar-diidae: Cokendolpherius Armas 2002, Reddellzomus Armas 2002, Troglocubazomus Teruel 2003 (a los cuales se les enmien-dan sus diagnosis respectivas) y dos géneros nuevos que aquí se describen: Heterocubazomus gén. n. (con una especie nue-va procedente de las montañas de la Sierra Maestra, en la provincia de Santiago de Cuba) y Cubacanthozomus gén. n. (a par-tir de una especie previamente ubicada en Troglocubazomus); el primero de ellos es muy interesante por ser completamente troglomorfo, a pesar de que habita en el suelo de áreas boscosas. También se incluyen una clave para la identificación de to-dos los géneros de Schizomida presentes en Cuba y algunas consideraciones críticas sobre la no confiabilidad de utilizar los caracteres troglomorfos como única condición para aceptar o rechazar a un esquizómido como troglobio, al menos en el caso de los taxones tropicales. Palabras clave: Schizomida, Hubbardiidae, troglomorfos, géneros nuevos, especie nueva, Cuba. On the troglomorphic schizomids of Cuba, with the descriptions of two new genera and one new species (Schizomida: Hubbardiidae) Abstract: This paper presents a reanalysis of the troglomorphic genera of Cuban schizomids, all belonging to the Hubbardii-nae: Cokendolpherius Armas 2002, Reddellzomus Armas 2002, and Troglocubazomus Teruel 2003 (whose respective diagno-ses are emended), plus two other genera which are herein described as new: Heterocubazomus gen. n. (with a new species from the Sierra Maestra mountains, in Santiago de Cuba province) and Cubacanthozomus gen. n. (with one species, which was previously placed in Troglocubazomus); the former is very remarkable because it is completely troglomorphic but lives in forest litter. Also included herein are a key to all the genera of Schizomida occurring in Cuba, and some criticism about the un-reliability of using the presence/absence of troglomorphic features as the sole basis on which to accept or reject a schizomid as a troglobite, at least in tropical taxa.","author":[{"dropping-particle":"","family":"Teruel","given":"R.","non-dropping-particle":"","parse-names":false,"suffix":""}],"container-title":"Boletín Sociedad Entomológica Aragonesa","id":"ITEM-6","issued":{"date-parts":[["2007"]]},"page":"39-53","title":"Esquizómidos Troglomorfos De Cuba, Con Las Descripciones De Dos Géneros Y Una Especie Nuevos (Schizomida: Hubbardiidae: Hubbardiinae)","type":"article-journal","volume":"40"},"uris":["http://www.mendeley.com/documents/?uuid=989e0f12-558f-4d16-bba7-a0f4da9b677e"]},{"id":"ITEM-7","itemData":{"author":[{"dropping-particle":"","family":"Armas","given":"L.F.","non-dropping-particle":"De","parse-names":false,"suffix":""},{"dropping-particle":"","family":"Díaz","given":"R.B.","non-dropping-particle":"","parse-names":false,"suffix":""},{"dropping-particle":"","family":"Barroso","given":"A.A.","non-dropping-particle":"","parse-names":false,"suffix":""}],"container-title":"Revista Ibérica de Aracnología","id":"ITEM-7","issued":{"date-parts":[["2016"]]},"page":"151-152","title":"Nueva localidad para Cubacanthozomus rowlandi (Dumitresco, 1973)(Schizomida: Hubbardiidae), el más enigmático esquizómido cubano","type":"article-journal","volume":"28"},"uris":["http://www.mendeley.com/documents/?uuid=9e3d0aef-2711-41e6-b81e-bfb450785adf"]},{"id":"ITEM-8","itemData":{"DOI":"10.11646/zootaxa.4323.4.6","ISSN":"11755334","author":[{"dropping-particle":"","family":"Armas","given":"L.F.","non-dropping-particle":"De","parse-names":false,"suffix":""},{"dropping-particle":"","family":"Díaz","given":"R.B.","non-dropping-particle":"","parse-names":false,"suffix":""},{"dropping-particle":"","family":"Barroso","given":"A.A.","non-dropping-particle":"","parse-names":false,"suffix":""}],"container-title":"Zootaxa","id":"ITEM-8","issue":"4","issued":{"date-parts":[["2017"]]},"page":"534-546","title":"Redescription of the monotypic genus Cubacanthozomus (Schizomida: Hubbardiidae) and conservation status of its type-species","type":"article-journal","volume":"4323"},"uris":["http://www.mendeley.com/documents/?uuid=5064c679-b55d-4677-b9ff-54c688039612"]},{"id":"ITEM-9","itemData":{"author":[{"dropping-particle":"","family":"Rowland","given":"J.M.","non-dropping-particle":"","parse-names":false,"suffix":""},{"dropping-particle":"","family":"Reddell","given":"J.R.","non-dropping-particle":"","parse-names":false,"suffix":""}],"container-title":"Journal of Arachnology","id":"ITEM-9","issued":{"date-parts":[["1981"]]},"page":"19-46","title":"The Order Schizomida in the New World IV. Goodnightorum and Briggsi Groups and unplaced Species (Schizomidae: Schizomus)","type":"article-journal","volume":"9"},"uris":["http://www.mendeley.com/documents/?uuid=02914468-03cb-4fa1-8f7d-2cf455c7c847"]},{"id":"ITEM-10","itemData":{"author":[{"dropping-particle":"","family":"Teruel","given":"R.","non-dropping-particle":"","parse-names":false,"suffix":""}],"container-title":"Revista Ibérica de Aracnología","id":"ITEM-10","issued":{"date-parts":[["2017"]]},"page":"71 - 81","title":"Revisión taxónomica del género Cubazomus Reddell &amp; Coendolpher, 1995, con la descripción de una especie nueva de Cuba (Schizomida: Hubardiidae)","type":"article-journal","volume":"30"},"uris":["http://www.mendeley.com/documents/?uuid=a42c6d7d-e44d-4d9b-9aaa-f5748dca644f"]},{"id":"ITEM-11","itemData":{"author":[{"dropping-particle":"","family":"Teruel","given":"R.","non-dropping-particle":"","parse-names":false,"suffix":""}],"container-title":"Revista Ibérica de Aracnología","id":"ITEM-11","issued":{"date-parts":[["2004"]]},"page":"31-42","title":"NUEVAS ADICIONES A LA FAUNA DE ESQUIZÓMIDOS DE CUBA ORIENTAL, CON LA DESCRIPCIÓN DE CUATRO NUEVAS ESPECIES (SCHIZOMIDA: HUBBARDIIDAE)","type":"article-journal","volume":"9"},"uris":["http://www.mendeley.com/documents/?uuid=27bd85d6-6ecd-40f7-83f2-f2edf94ff9c2"]},{"id":"ITEM-12","itemData":{"DOI":"10.1636/joa-s-17-101.1","ISSN":"0161-8202","abstract":"© 2018 American Museum of Natural History. All rights reserved. The Australian schizomid fauna consists of eight genera distributed across the northern half of the country, and are mostly restricted to rainforest or subterranean ecosystems. Several schizomid species have been previously described from the arid Pilbara bioregion of Western Australia, occurring in subterranean cavities that are accessible only by troglofauna sampling. We document the schizomids from subterranean habitats on the western edge of the Hamersley Range using morphological characters and sequence data from the genes COI, ITS2 rRNA, 12S rRNA and 28S rRNA. Several genetic clades were found to cluster geographically, consistent with the geomorphology of the region. Adult males were available for four clades (Paradraculoides affinis sp. nov., P. cochranus sp. nov., P. confusus sp. nov. and P. trinity sp. nov.), females only were present for two clades (P. catho sp. nov. and P. obrutus sp. nov.), and only a single juvenile was available for another clade (P. celatus sp. nov.). We hypothesize that each of these clades represent distinct species which are here named and described.","author":[{"dropping-particle":"","family":"Framenau","given":"V.W.","non-dropping-particle":"","parse-names":false,"suffix":""},{"dropping-particle":"","family":"Hamilton","given":"Z.R.","non-dropping-particle":"","parse-names":false,"suffix":""},{"dropping-particle":"","family":"Finston","given":"T.L.","non-dropping-particle":"","parse-names":false,"suffix":""},{"dropping-particle":"","family":"Humphreys","given":"G.","non-dropping-particle":"","parse-names":false,"suffix":""},{"dropping-particle":"","family":"Abrams","given":"K.M.","non-dropping-particle":"","parse-names":false,"suffix":""},{"dropping-particle":"","family":"Huey","given":"J.A.","non-dropping-particle":"","parse-names":false,"suffix":""},{"dropping-particle":"","family":"Harvey","given":"M.S.","non-dropping-particle":"","parse-names":false,"suffix":""}],"container-title":"The Journal of Arachnology","id":"ITEM-12","issue":"3","issued":{"date-parts":[["2018","12","20"]]},"page":"507-537","publisher":"American Arachnological Society","title":"Molecular and morphological characterization of new species of hypogean Paradraculoides (Schizomida: Hubbardiidae) from the arid Pilbara bioregion of Western Australia","type":"article-journal","volume":"46"},"uris":["http://www.mendeley.com/documents/?uuid=4d32158a-036b-396d-903b-f67c7668c54c"]},{"id":"ITEM-13","itemData":{"DOI":"10.11646/zootaxa.4864.1.1","ISBN":"0000000345439","ISSN":"11755334","PMID":"33311416","abstract":"The schizomid fauna of mainland Australia currently comprises 60 species within seven named genera, of which five are endemic to the continent: Attenuizomus Harvey, 2000, Brignolizomus Harvey, 2000, Draculoides Harvey, 1992, Julattenius Harvey, 1992, Notozomus Harvey, 2000. Most Australian schizomids have been described from eastern and northern Australia, but there is also a significant subterranean fauna that has been found in hypogean habitats in the semiarid Pilbara region of Western Australia. The vast majority of these species can be assigned to the genus Draculoides and this study is the first in a proposed series to revise this highly diverse genus. We treat the species found in the western Pilbara region, which includes 13 new species and 13 previously named species, using morphological characters and multi-locus sequence data. We also incorporate a molecular “mini-barcode” approach for COI, 12S and ITS2 to diagnose the new species. The new species are named: Draculoides akashae Abrams and Harvey, n. sp., D. belalugosii Abrams and Harvey, n. sp., D. carmillae Abrams and Harvey, n. sp., D. christopherleei Abrams and Harvey, n. sp., D. claudiae Abrams and Harvey, n. sp., D. immortalis Abrams and Harvey, n. sp., D. karenbassettae Abrams and Harvey, n. sp., D. mckechnieorum Abrams and Harvey, n. sp., D. minae Abrams and Harvey, n. sp., D. noctigrassator Abrams and Harvey, n. sp., D. nosferatu Abrams and Harvey, n. sp., D. piscivultus Abrams and Harvey, n. sp. and D. warramboo Abrams and Harvey, n. sp. We also provide the first descriptions of males of D. anachoretus (Harvey, Berry, Edward and Humphreys, 2008) and D. gnophicola (Harvey, Berry, Edward and Humphreys, 2008). All of the new species are subterranean-dwelling, short-range endemic species that occur in regions subject to mining activities, rendering them of high conservation significance.","author":[{"dropping-particle":"","family":"Abrams","given":"K.M.","non-dropping-particle":"","parse-names":false,"suffix":""},{"dropping-particle":"","family":"Huey","given":"J.A.","non-dropping-particle":"","parse-names":false,"suffix":""},{"dropping-particle":"","family":"Hillyer","given":"M.J.","non-dropping-particle":"","parse-names":false,"suffix":""},{"dropping-particle":"","family":"Didham","given":"R.K.","non-dropping-particle":"","parse-names":false,"suffix":""},{"dropping-particle":"","family":"Harvey","given":"M.S.","non-dropping-particle":"","parse-names":false,"suffix":""}],"container-title":"Zootaxa","id":"ITEM-13","issue":"1","issued":{"date-parts":[["2020"]]},"number-of-pages":"1-75","title":"A systematic revision of Draculoides (Schizomida: Hubbardiidae) of the Pilbara, Western Australia, Part I: The Western Pilbara","type":"book","volume":"4864"},"uris":["http://www.mendeley.com/documents/?uuid=00e38fb8-361d-4b79-84e3-24d52b0e7643"]},{"id":"ITEM-14","itemData":{"DOI":"10.18195/issn.0312-3162.30(2).2015.132-136","ISSN":"0312-3162","author":[{"dropping-particle":"","family":"Abrams","given":"K.M.","non-dropping-particle":"","parse-names":false,"suffix":""},{"dropping-particle":"","family":"Harvey","given":"M.S.","non-dropping-particle":"","parse-names":false,"suffix":""}],"container-title":"Records of the Western Australian Museum","id":"ITEM-14","issue":"2","issued":{"date-parts":[["2015"]]},"page":"132-136","title":"A new troglobitic schizomid (Hubbardiidae: Paradraculoides) from the Pilbara region, Western Australia","type":"article-journal","volume":"30"},"uris":["http://www.mendeley.com/documents/?uuid=3e145a48-805e-42b7-b2a1-7bbc21e2ad6c"]}],"mendeley":{"formattedCitation":"(De Armas, Díaz &amp; Barroso, 2017; Teruel &amp; Rodríguez, 2010; Delgado-Santa &amp; De Armas, 2013; De Armas &amp; Delgado-Santa, 2012b; Dumitresco, 1973; Teruel, 2007; De Armas, Díaz &amp; Barroso, 2016; De Armas, 2002; Rowland &amp; Reddell, 1981; Teruel, 2017b; Teruel, 2004; Framenau et al., 2018; Abrams et al., 2020; Abrams &amp; Harvey, 2015)","plainTextFormattedCitation":"(De Armas, Díaz &amp; Barroso, 2017; Teruel &amp; Rodríguez, 2010; Delgado-Santa &amp; De Armas, 2013; De Armas &amp; Delgado-Santa, 2012b; Dumitresco, 1973; Teruel, 2007; De Armas, Díaz &amp; Barroso, 2016; De Armas, 2002; Rowland &amp; Reddell, 1981; Teruel, 2017b; Teruel, 2004; Framenau et al., 2018; Abrams et al., 2020; Abrams &amp; Harvey, 2015)","previouslyFormattedCitation":"(De Armas, Díaz &amp; Barroso, 2017; Teruel &amp; Rodríguez, 2010; Delgado-Santa &amp; De Armas, 2013; De Armas &amp; Delgado-Santa, 2012b; Dumitresco, 1973; Teruel, 2007; De Armas, Díaz &amp; Barroso, 2016; De Armas, 2002; Rowland &amp; Reddell, 1981; Teruel, 2017b; Teruel, 2004; Framenau et al., 2018; Abrams et al., 2020; Abrams &amp; Harvey, 2015)"},"properties":{"noteIndex":0},"schema":"https://github.com/citation-style-language/schema/raw/master/csl-citation.json"}</w:instrText>
      </w:r>
      <w:r w:rsidR="00E011CF">
        <w:fldChar w:fldCharType="separate"/>
      </w:r>
      <w:r w:rsidR="004E03B5" w:rsidRPr="004E03B5">
        <w:rPr>
          <w:noProof/>
        </w:rPr>
        <w:t>(De Armas, Díaz &amp; Barroso, 2017; Teruel &amp; Rodríguez, 2010; Delgado-Santa &amp; De Armas, 2013; De Armas &amp; Delgado-Santa, 2012b; Dumitresco, 1973; Teruel, 2007; De Armas, Díaz &amp; Barroso, 2016; De Armas, 2002; Rowland &amp; Reddell, 1981; Teruel, 2017b; Teruel, 2004; Framenau et al., 2018; Abrams et al., 2020; Abrams &amp; Harvey, 2015)</w:t>
      </w:r>
      <w:r w:rsidR="00E011CF">
        <w:fldChar w:fldCharType="end"/>
      </w:r>
      <w:r w:rsidR="00E26CBF">
        <w:fldChar w:fldCharType="begin" w:fldLock="1"/>
      </w:r>
      <w:r w:rsidR="004E03B5">
        <w:instrText xml:space="preserve">ADDIN CSL_CITATION {"citationItems":[{"id":"ITEM-1","itemData":{"DOI":"10.1016/j.ympev.2019.106532","ISSN":"10959513","PMID":"31185297","abstract":"The formation of the Australian arid zone, Australia's largest and youngest major biome, has been recognized as a major driver of rapid evolutionary radiations in terrestrial plants and animals. Here, we investigate the phylogenetic diversity and evolutionary history of subterranean short-tailed whip scorpions (Schizomida: Hubbardiidae), which are a significant faunal component of Western Australian hypogean ecosystems. We sequenced two mitochondrial (12S, COI) and three nuclear DNA markers (18S, 28S, ITS2) from </w:instrText>
      </w:r>
      <w:r w:rsidR="004E03B5">
        <w:rPr>
          <w:rFonts w:ascii="Cambria Math" w:hAnsi="Cambria Math" w:cs="Cambria Math"/>
        </w:rPr>
        <w:instrText>∼</w:instrText>
      </w:r>
      <w:r w:rsidR="004E03B5">
        <w:instrText>600 specimens, largely from the genera Draculoides and Paradraculoides, including 20 previously named species and an additional 56 newly identified operational taxonomic units (OTUs). Phylogenetic analyses revealed a large and rapid species radiation congruent with Cenozoic aridification of the continent, in addition to the identification of a new genus in Western Australia and the first epigean schizomid from the Pilbara. Here, we also synonymise Paradraculoides with Draculoides (new synonymy), due to paraphyly and a lack of reliable characters to define the two genera. Our results are consistent with multiple colonisations of the subterranean realm from epigean ancestors as their forest habitat fragmented and retracted, with ongoing fragmentation and diversification of lineages underground. These findings illustrate the remarkable diversity and high incidence of short-range endemism of Western Australia's subterranean fauna, which has important implications for identifying and managing short-range endemic subterranean fauna. They also highlight the advantages of including molecular data in subterranean fauna surveys as all specimens can be utilized, regardless of sex and life stage. Additionally, we have provided the first multi-gene phylogenetic framework for Australian schizomids, which will enable researchers and environmental consultants to identify new taxa or align them to existing lineages.","author":[{"dropping-particle":"","family":"Abrams","given":"K.M.","non-dropping-particle":"","parse-names":false,"suffix":""},{"dropping-particle":"","family":"Huey","given":"J.A.","non-dropping-particle":"","parse-names":false,"suffix":""},{"dropping-particle":"","family":"Hillyer","given":"M.J.","non-dropping-particle":"","parse-names":false,"suffix":""},{"dropping-particle":"","family":"Humphreys","given":"W. F.","non-dropping-particle":"","parse-names":false,"suffix":""},{"dropping-particle":"","family":"Didham","given":"R.K.","non-dropping-particle":"","parse-names":false,"suffix":""},{"dropping-particle":"","family":"Harvey","given":"M.S.","non-dropping-particle":"","parse-names":false,"suffix":""}],"container-title":"Molecular Phylogenetics and Evolution","id":"ITEM-1","issue":"June","issued":{"date-parts":[["2019"]]},"publisher":"Elsevier","title":"Too hot to handle: Cenozoic aridification drives multiple independent incursions of Schizomida (Hubbardiidae) into hypogean environments","type":"article-journal","volume":"139"},"uris":["http://www.mendeley.com/documents/?uuid=c156c95c-6a05-4cd0-a60e-306fb74e97a5"]},{"id":"ITEM-2","itemData":{"DOI":"10.1071/IS07026","ISBN":"1445-5226","ISSN":"14455226","abstract":"We used molecular and morphological techniques to study troglobitic schizomids inhabiting a variety of subterranean landforms in semiarid Western Australia. The study was designed to explore the taxonomic and phylogenetic status of newly discovered populations of subterranean schizomids. Molecular sequences of the mitochondrial DNA (mtDNA) cytochrome oxidase subunit 1 (COI) and small subunit rRNA (12S) were obtained from a total of 73 schizomid specimens. Populations sampled from boreholes within mesa landforms in the Robe Valley were highly genetically distinct from species of Draculoides Harvey, 1992 found elsewhere in the Pilbara (Cape Range and Barrow Island). Pronounced genetic structuring was also evident at a fine spatial scale within the Robe Valley, with populations from each of the mesas examined exhibiting unique and highly divergent mtDNA lineages. These molecular data were generally supported by small but significant morphological features, usually in the secondary male structures, but some species were represented only by female specimens that possessed more conservative morphologies. The molecular data defined two major in-group clades, which were supported by morphological differences. One clade was widespread and included the type species of Draculoides, D. vinei (Harvey), along with D. bramstokeri Harvey &amp; Humphreys, D. brooksi Harvey, D. julianneae Harvey, D. mesozeirus, sp. nov. and D. neoanthropus, sp. nov. The second clade was restricted to the Robe Valley and deemed to represent a new genus, Paradraculoides, which included four new species P. anachoretus, sp. nov., P. bythius, sp. nov., P. gnophicola, sp. nov. and P. kryptus, sp. nov. (type species).","author":[{"dropping-particle":"","family":"Harvey","given":"M.S.","non-dropping-particle":"","parse-names":false,"suffix":""},{"dropping-particle":"","family":"Berry","given":"O.","non-dropping-particle":"","parse-names":false,"suffix":""},{"dropping-particle":"","family":"Edward","given":"K.L.","non-dropping-particle":"","parse-names":false,"suffix":""},{"dropping-particle":"","family":"Humphreys","given":"G.","non-dropping-particle":"","parse-names":false,"suffix":""}],"container-title":"Invertebrate Systematics","id":"ITEM-2","issue":"2","issued":{"date-parts":[["2008"]]},"page":"167-194","title":"Molecular and morphological systematics of hypogean schizomids (Schizomida: Hubbardiidae) in semiarid Australia","type":"article-journal","volume":"22"},"uris":["http://www.mendeley.com/documents/?uuid=69a4bab3-8c61-44b2-b94a-6d38c348f0d8"]}],"mendeley":{"formattedCitation":"(Abrams et al., 2019; Harvey et al., 2008)","plainTextFormattedCitation":"(Abrams et al., 2019; Harvey et al., 2008)","previouslyFormattedCitation":"(Abrams et al., 2019; Harvey et al., 2008)"},"properties":{"noteIndex":0},"schema":"https://github.com/citation-style-language/schema/raw/master/csl-citation.json"}</w:instrText>
      </w:r>
      <w:r w:rsidR="00E26CBF">
        <w:fldChar w:fldCharType="separate"/>
      </w:r>
      <w:r w:rsidR="004E03B5" w:rsidRPr="004E03B5">
        <w:rPr>
          <w:noProof/>
        </w:rPr>
        <w:t>(Abrams et al., 2019; Harvey et al., 2008)</w:t>
      </w:r>
      <w:r w:rsidR="00E26CBF">
        <w:fldChar w:fldCharType="end"/>
      </w:r>
      <w:r w:rsidR="00E26CBF">
        <w:fldChar w:fldCharType="begin" w:fldLock="1"/>
      </w:r>
      <w:r w:rsidR="00A9449E">
        <w:instrText>ADDIN CSL_CITATION {"citationItems":[{"id":"ITEM-1","itemData":{"ISSN":"0312-3162","author":[{"dropping-particle":"","family":"Harvey","given":"M.S.","non-dropping-particle":"","parse-names":false,"suffix":""}],"container-title":"Records of the Western Australian Museum","id":"ITEM-1","issue":"1","issued":{"date-parts":[["1988"]]},"page":"15-20","title":"A new troglobitic schizomid from Cape Range, Western Australia (Chelicerata: Schizomida)","type":"article-journal","volume":"14"},"uris":["http://www.mendeley.com/documents/?uuid=3c9973de-6dd2-4bb4-988d-11ab0ea1fa6d"]},{"id":"ITEM-2","itemData":{"author":[{"dropping-particle":"","family":"Dumitresco","given":"M.","non-dropping-particle":"","parse-names":false,"suffix":""}],"container-title":"Résultats des Expéditions Biospéologiques Cubano-Roumaines à Cuba","id":"ITEM-2","issued":{"date-parts":[["1977"]]},"page":"147-158","title":"Autres nouvelles espèces du genre Schizomus des grottes de Cuba","type":"article-journal","volume":"2"},"uris":["http://www.mendeley.com/documents/?uuid=86a78af0-3970-4433-ae23-426201f0054d"]},{"id":"ITEM-3","itemData":{"author":[{"dropping-particle":"","family":"Teruel","given":"R.","non-dropping-particle":"","parse-names":false,"suffix":""}],"container-title":"Arthropoda Selecta","id":"ITEM-3","issue":"1","issued":{"date-parts":[["2017"]]},"page":"41-47","title":"A new genus of micro-whipscorpions (Schizomida: Hubbardiidae) from western Cuba","type":"article-journal","volume":"26"},"uris":["http://www.mendeley.com/documents/?uuid=072877a4-c56c-4078-8208-ea4a789a6fce"]},{"id":"ITEM-4","itemData":{"ISBN":"0313971000185","author":[{"dropping-particle":"","family":"Bastawade","given":"D.B.","non-dropping-particle":"","parse-names":false,"suffix":""}],"container-title":"The Journal of the Bombay Natural History Society","id":"ITEM-4","issued":{"date-parts":[["2002"]]},"page":"90-95","title":"Two new species of schizomids from India with range extension for Schizomus tikaderi (Arachnida: Schizomida)","type":"article-journal","volume":"99"},"uris":["http://www.mendeley.com/documents/?uuid=e548595e-3e60-498c-8520-aee36f55c32f"]},{"id":"ITEM-5","itemData":{"author":[{"dropping-particle":"","family":"Kulkarni","given":"M.L.","non-dropping-particle":"","parse-names":false,"suffix":""}],"container-title":"Taprobanica","id":"ITEM-5","issue":"2","issued":{"date-parts":[["2012"]]},"page":"65-68","title":"Description of a New Genus of Indian Short-Tailed Whip-Scorpions ( Schizomida : Hubbardiidae ) With Notes on the Taxonomy of the Indian Fauna","type":"article-journal","volume":"4"},"uris":["http://www.mendeley.com/documents/?uuid=37adb15d-ca71-4a16-8846-81155bd6f314"]},{"id":"ITEM-6","itemData":{"abstract":"Antillostenochrus n. gen., from Cuba, Hispaniola, and Puerto Rico, as well as three Cuban species (Antillostenochrus cokendolpheri sp. nov., A. holguin sp. nov., and A. gibarensis sp. nov.) are described. The new genus also includes A. brevipatellatus (Rowland &amp; Reddell, 1979) n. comb., A. subcerdoso (Armas &amp; Abud Antun, 1990) n. comb., both from Hispaniola; A. cerdoso (Camilo &amp; Cokendolpher, 1988) n. comb., from Puerto Rico; and A. alejandroi (Armas, 1989) n. comb., from Cuba.","author":[{"dropping-particle":"","family":"Teruel","given":"R.","non-dropping-particle":"","parse-names":false,"suffix":""},{"dropping-particle":"","family":"Armas","given":"L.F.","non-dropping-particle":"De","parse-names":false,"suffix":""}],"container-title":"Revista Ibérica de Aracnología","id":"ITEM-6","issue":"31","issued":{"date-parts":[["2002"]]},"page":"91-94","title":"Un género nuevo de Hubbardiidae (Arachnida: Schizomida) del Occidente de Cuba","type":"article-journal","volume":"6"},"uris":["http://www.mendeley.com/documents/?uuid=6e0adfee-044a-437e-a249-29c40ec1320a"]},{"id":"ITEM-7","itemData":{"abstract":"The order Schizomida is represented in South America by one family (Hubbardiidae), 12 genera and 45 species, in- cluding three undescribed genera and 11 undescribed species, most of them in the genus Surazomus Reddell &amp; Cokendolpher, 1995. Only one species, Stenochrus portoricensis Chamberlin, 1922 is not endemic to this subcontinent. The most diversified genera are Surazomus Reddell &amp; Cokendolpher, 1995, with 17 species (including eight undescribed ones), and Hansenochrus Reddell &amp; Cokendolpher, 1995, with 11 species (as a whole, they contain 75% of the South American known species). Vene- zuela (seven genera and 10 species) is the most diverse South American country, followed by Brazil, Colombia, and Ecuador. Four genera (Adisomus Cokendolpher &amp; Reddell, 2000, Tayos Reddell &amp; Cokendolpher, 1995, Stenoschizomus González- Sponga, 1997 and Wayuuzomus Armas &amp; Colmenares García, 2006) are monotypic and only known from South America: the first one, from Brazil; the second, from Ecuador, and the remainder from Venezuela. Obviously, this taxonomic composition only represents a small part of the real schizomid fauna of this large American tropical land.","author":[{"dropping-particle":"","family":"Armas","given":"L.F.","non-dropping-particle":"De","parse-names":false,"suffix":""}],"container-title":"Boletin de la Sociedad Entomológica Aragonesa","id":"ITEM-7","issued":{"date-parts":[["2010"]]},"page":"203-234","title":"Schizomida de Sudamérica (Chelicerata: Arachnida)","type":"article-journal","volume":"46"},"uris":["http://www.mendeley.com/documents/?uuid=78ae7aee-bd80-43b0-9e5b-10ed27d918a8"]},{"id":"ITEM-8","itemData":{"author":[{"dropping-particle":"","family":"Gertsch","given":"W. J.","non-dropping-particle":"","parse-names":false,"suffix":""}],"container-title":"American Museum Novitates","id":"ITEM-8","issue":"1146","issued":{"date-parts":[["1941"]]},"page":"14","title":"Report on Some Arachnids From Barro Colorado Island, Canal Zone","type":"article-journal"},"uris":["http://www.mendeley.com/documents/?uuid=ef15da78-650a-4a6c-954e-faa5b3c21686"]},{"id":"ITEM-9","itemData":{"author":[{"dropping-particle":"","family":"Armas","given":"L.F.","non-dropping-particle":"De","parse-names":false,"suffix":""},{"dropping-particle":"","family":"Víquez","given":"C.","non-dropping-particle":"","parse-names":false,"suffix":""},{"dropping-particle":"","family":"Miranda","given":"R.","non-dropping-particle":"","parse-names":false,"suffix":""}],"container-title":"Boletín de la Sociedad Entomológica Aragonesa","id":"ITEM-9","issued":{"date-parts":[["2010"]]},"page":"91-94","title":"Adiciones a la Fauna Panameña de Esquizómidos (Schizomida: Hubbardiidae)","type":"article-journal","volume":"46"},"uris":["http://www.mendeley.com/documents/?uuid=989e9293-bd75-430a-a0ee-280c730cdbcc"]},{"id":"ITEM-10","itemData":{"author":[{"dropping-particle":"","family":"Rowland","given":"J.M.","non-dropping-particle":"","parse-names":false,"suffix":""},{"dropping-particle":"","family":"Reddell","given":"J.R.","non-dropping-particle":"","parse-names":false,"suffix":""}],"container-title":"Journal of Arachnology","id":"ITEM-10","issued":{"date-parts":[["1979"]]},"page":"89-119","title":"The Order Schizomida (Arachnida) in the New World II. Simonis and Brasiliensis Groups","type":"article-journal","volume":"7"},"uris":["http://www.mendeley.com/documents/?uuid=4837ed45-ea90-476d-8df2-8e8581023d6f"]}],"mendeley":{"formattedCitation":"(Harvey, 1988; Dumitresco, 1977; Teruel, 2017a; Bastawade, 2002; Kulkarni, 2012; Teruel &amp; De Armas, 2002; De Armas, 2010b; Gertsch, 1941; De Armas, Víquez &amp; Miranda, 2010; Rowland &amp; Reddell, 1979b)","plainTextFormattedCitation":"(Harvey, 1988; Dumitresco, 1977; Teruel, 2017a; Bastawade, 2002; Kulkarni, 2012; Teruel &amp; De Armas, 2002; De Armas, 2010b; Gertsch, 1941; De Armas, Víquez &amp; Miranda, 2010; Rowland &amp; Reddell, 1979b)","previouslyFormattedCitation":"(Harvey, 1988; Dumitresco, 1977; Teruel, 2017a; Bastawade, 2002; Kulkarni, 2012; Teruel &amp; De Armas, 2002; De Armas, 2010b; Gertsch, 1941; De Armas, Víquez &amp; Miranda, 2010; Rowland &amp; Reddell, 1979b)"},"properties":{"noteIndex":0},"schema":"https://github.com/citation-style-language/schema/raw/master/csl-citation.json"}</w:instrText>
      </w:r>
      <w:r w:rsidR="00E26CBF">
        <w:fldChar w:fldCharType="separate"/>
      </w:r>
      <w:r w:rsidR="00A9449E" w:rsidRPr="00A9449E">
        <w:rPr>
          <w:noProof/>
          <w:lang w:val="de-DE"/>
        </w:rPr>
        <w:t>(Harvey, 1988; Dumitresco, 1977; Teruel, 2017a; Bastawade, 2002; Kulkarni, 2012; Teruel &amp; De Armas, 2002; De Armas, 2010b; Gertsch, 1941; De Armas, Víquez &amp; Miranda, 2010; Rowland &amp; Reddell, 1979b)</w:t>
      </w:r>
      <w:r w:rsidR="00E26CBF">
        <w:fldChar w:fldCharType="end"/>
      </w:r>
      <w:r w:rsidR="00E26CBF">
        <w:fldChar w:fldCharType="begin" w:fldLock="1"/>
      </w:r>
      <w:r w:rsidR="004E03B5">
        <w:rPr>
          <w:lang w:val="de-DE"/>
        </w:rPr>
        <w:instrText>ADDIN CSL_CITATION {"citationItems":[{"id":"ITEM-1","itemData":{"ISBN":"1111111111","author":[{"dropping-particle":"","family":"Rémy","given":"P.A.","non-dropping-particle":"","parse-names":false,"suffix":""}],"container-title":"Bulletin du Muséum National d'Histoire Naturelle","id":"ITEM-1","issue":"5","issued":{"date-parts":[["1961"]]},"page":"500-511","title":"Sur l'écologie des schizomides (Arachn. Uropyges) de mes récoltes, avec description de trois schizomus nouveaux capturés par J. Van der Drift au Surinam","type":"article-journal","volume":"33"},"uris":["http://www.mendeley.com/documents/?uuid=31b3d51a-fd8f-46c0-94ae-7b0d0fbdd143"]},{"id":"ITEM-2","itemData":{"author":[{"dropping-particle":"","family":"Armas","given":"L.F.","non-dropping-particle":"De","parse-names":false,"suffix":""}],"container-title":"Boletin de la Sociedad Entomológica Aragonesa","id":"ITEM-2","issued":{"date-parts":[["2009"]]},"page":"253-257","title":"Dos Nuevas Especies de Hansenochrus y Rowlandius (Schizomida: Hubbardiidae) de Costa Rica","type":"article-journal","volume":"45"},"uris":["http://www.mendeley.com/documents/?uuid=1d94ade3-3524-4b55-b7a5-74ba0377b617"]},{"id":"ITEM-3","itemData":{"DOI":"10.1590/s0031-10492006002000001","ISSN":"00311049","abstract":"A new species of Hansenochrus Reddell &amp; Cokendolpher, 1995 is described from a cave in Lara state, in the northwest region of Venezuela, and is its fourth species known from this country. Hansenochrus urbanii sp. nov. represents the first record of this genus from Venezuelan hypogean fauna.","author":[{"dropping-particle":"","family":"Manzanilla","given":"O.V.","non-dropping-particle":"","parse-names":false,"suffix":""},{"dropping-particle":"","family":"Teruel","given":"R.","non-dropping-particle":"","parse-names":false,"suffix":""}],"container-title":"Papeis Avulsos de Zoologia","id":"ITEM-3","issue":"20","issued":{"date-parts":[["2006"]]},"page":"233-238","title":"Un nuevo Hansenochrus Reddell &amp; Cokendolpher, 1995 (Schizomida: Hubbardiidae) de Venezuela noroccidental","type":"article-journal","volume":"46"},"uris":["http://www.mendeley.com/documents/?uuid=0b837fb3-1cfb-4147-98bb-5de41f1c28ee"]}],"mendeley":{"formattedCitation":"(Rémy, 1961; De Armas, 2009; Manzanilla &amp; Teruel, 2006)","plainTextFormattedCitation":"(Rémy, 1961; De Armas, 2009; Manzanilla &amp; Teruel, 2006)","previouslyFormattedCitation":"(Rémy, 1961; De Armas, 2009; Manzanilla &amp; Teruel, 2006)"},"properties":{"noteIndex":0},"schema":"https://github.com/citation-style-language/schema/raw/master/csl-citation.json"}</w:instrText>
      </w:r>
      <w:r w:rsidR="00E26CBF">
        <w:fldChar w:fldCharType="separate"/>
      </w:r>
      <w:r w:rsidR="004E03B5" w:rsidRPr="004E03B5">
        <w:rPr>
          <w:noProof/>
        </w:rPr>
        <w:t>(Rémy, 1961; De Armas, 2009; Manzanilla &amp; Teruel, 2006)</w:t>
      </w:r>
      <w:r w:rsidR="00E26CBF">
        <w:fldChar w:fldCharType="end"/>
      </w:r>
      <w:r w:rsidR="004E03B5">
        <w:fldChar w:fldCharType="begin" w:fldLock="1"/>
      </w:r>
      <w:r w:rsidR="004E03B5">
        <w:instrText>ADDIN CSL_CITATION {"citationItems":[{"id":"ITEM-1","itemData":{"author":[{"dropping-particle":"","family":"Rowland","given":"J.M.","non-dropping-particle":"","parse-names":false,"suffix":""}],"container-title":"Association for Mexican Cave Studies","id":"ITEM-1","issued":{"date-parts":[["1971"]]},"page":"117-126","title":"New species of schizomids (Arachnida, Schizomida) from Mexican caves","type":"article-journal","volume":"4"},"uris":["http://www.mendeley.com/documents/?uuid=33d75593-4a08-4a70-9f68-2b70c045c019"]},{"id":"ITEM-2","itemData":{"abstract":"Resumen: Se presenta un reanálisis de los géneros de esquizómidos troglomorfos de Cuba, todos pertenecientes a Hubbar-diidae: Cokendolpherius Armas 2002, Reddellzomus Armas 2002, Troglocubazomus Teruel 2003 (a los cuales se les enmien-dan sus diagnosis respectivas) y dos géneros nuevos que aquí se describen: Heterocubazomus gén. n. (con una especie nue-va procedente de las montañas de la Sierra Maestra, en la provincia de Santiago de Cuba) y Cubacanthozomus gén. n. (a par-tir de una especie previamente ubicada en Troglocubazomus); el primero de ellos es muy interesante por ser completamente troglomorfo, a pesar de que habita en el suelo de áreas boscosas. También se incluyen una clave para la identificación de to-dos los géneros de Schizomida presentes en Cuba y algunas consideraciones críticas sobre la no confiabilidad de utilizar los caracteres troglomorfos como única condición para aceptar o rechazar a un esquizómido como troglobio, al menos en el caso de los taxones tropicales. Palabras clave: Schizomida, Hubbardiidae, troglomorfos, géneros nuevos, especie nueva, Cuba. On the troglomorphic schizomids of Cuba, with the descriptions of two new genera and one new species (Schizomida: Hubbardiidae) Abstract: This paper presents a reanalysis of the troglomorphic genera of Cuban schizomids, all belonging to the Hubbardii-nae: Cokendolpherius Armas 2002, Reddellzomus Armas 2002, and Troglocubazomus Teruel 2003 (whose respective diagno-ses are emended), plus two other genera which are herein described as new: Heterocubazomus gen. n. (with a new species from the Sierra Maestra mountains, in Santiago de Cuba province) and Cubacanthozomus gen. n. (with one species, which was previously placed in Troglocubazomus); the former is very remarkable because it is completely troglomorphic but lives in forest litter. Also included herein are a key to all the genera of Schizomida occurring in Cuba, and some criticism about the un-reliability of using the presence/absence of troglomorphic features as the sole basis on which to accept or reject a schizomid as a troglobite, at least in tropical taxa.","author":[{"dropping-particle":"","family":"Teruel","given":"R.","non-dropping-particle":"","parse-names":false,"suffix":""}],"container-title":"Boletín Sociedad Entomológica Aragonesa","id":"ITEM-2","issued":{"date-parts":[["2007"]]},"page":"39-53","title":"Esquizómidos Troglomorfos De Cuba, Con Las Descripciones De Dos Géneros Y Una Especie Nuevos (Schizomida: Hubbardiidae: Hubbardiinae)","type":"article-journal","volume":"40"},"uris":["http://www.mendeley.com/documents/?uuid=989e0f12-558f-4d16-bba7-a0f4da9b677e"]},{"id":"ITEM-3","itemData":{"author":[{"dropping-particle":"","family":"Armas","given":"L.F.","non-dropping-particle":"De","parse-names":false,"suffix":""},{"dropping-particle":"","family":"Teruel","given":"R.","non-dropping-particle":"","parse-names":false,"suffix":""}],"container-title":"Boletín Sociedad Entomológica Aragonesa","id":"ITEM-3","issued":{"date-parts":[["2009"]]},"page":"447-451","title":"Nuevas Consideraciones sobre algunos Géneros de Esquizómidos troglomorfos de Cuba (Schizomida: Hubbardiidae)","type":"article-journal","volume":"45"},"uris":["http://www.mendeley.com/documents/?uuid=80f5d1ee-ed43-4189-a42e-6c3ed821566d"]},{"id":"ITEM-4","itemData":{"author":[{"dropping-particle":"","family":"Rowland","given":"J.M.","non-dropping-particle":"","parse-names":false,"suffix":""}],"container-title":"Occasional Papers Museum of Texas Tech University","id":"ITEM-4","issue":"1","issued":{"date-parts":[["1973"]]},"page":"1-24","title":"A new genus and several new species of Mexican schizomids (Schizomida: Arachnida)","type":"article-journal","volume":"11"},"uris":["http://www.mendeley.com/documents/?uuid=c52b6fab-a7e5-42b5-b858-1062eeea9a5b"]},{"id":"ITEM-5","itemData":{"author":[{"dropping-particle":"","family":"McDonald","given":"W.A.","non-dropping-particle":"","parse-names":false,"suffix":""},{"dropping-particle":"","family":"Hogue","given":"C.L.","non-dropping-particle":"","parse-names":false,"suffix":""}],"container-title":"American Museum Novitates","id":"ITEM-5","issue":"1834","issued":{"date-parts":[["1957"]]},"page":"1-8","title":"A new Trithyreus from Southern California (Pedipalpida, Schizomidae)","type":"article-journal"},"uris":["http://www.mendeley.com/documents/?uuid=0812eea4-59d7-4016-91a5-d7e2bbe21ddf"]},{"id":"ITEM-6","itemData":{"author":[{"dropping-particle":"","family":"Briggs","given":"T.S.","non-dropping-particle":"","parse-names":false,"suffix":""},{"dropping-particle":"","family":"Hom","given":"K.","non-dropping-particle":"","parse-names":false,"suffix":""}],"container-title":"The Pan-Pacific entomologist.","id":"ITEM-6","issue":"4","issued":{"date-parts":[["1966"]]},"page":"270-274","title":"A new schizomid whipscorpion from California with notes on the other (Uropygi: Schizomidae)","type":"article-journal","volume":"42"},"uris":["http://www.mendeley.com/documents/?uuid=21be01c2-3f6c-4f68-8bd7-568f60976785"]},{"id":"ITEM-7","itemData":{"author":[{"dropping-particle":"","family":"Rowland","given":"J.M.","non-dropping-particle":"","parse-names":false,"suffix":""},{"dropping-particle":"","family":"Reddell","given":"J.R.","non-dropping-particle":"","parse-names":false,"suffix":""}],"container-title":"Journal of Arachnology","id":"ITEM-7","issued":{"date-parts":[["1981"]]},"page":"19-46","title":"The Order Schizomida in the New World IV. Goodnightorum and Briggsi Groups and unplaced Species (Schizomidae: Schizomus)","type":"article-journal","volume":"9"},"uris":["http://www.mendeley.com/documents/?uuid=02914468-03cb-4fa1-8f7d-2cf455c7c847"]},{"id":"ITEM-8","itemData":{"DOI":"10.1636/JoA-S-16-040.1","ISSN":"0161-8202","abstract":"The schizomid family Protoschizomidae, endemic to North America, is represented by two genera and 15 species. While most of the species are distributed in caves in the Sierra Madre Oriental system in Mexico; other species are found in caves in the Sierra Madre Occidental system. Recently, a new species of this family was described from a cave in the Mexican Trans-Volcanic Belt, representing the linking bridge between both Sierras. In the present contribution, we propose a new nomenclature of the pedipalp setae of the protoschizomids. We revise the phylogenetic status of Protoschizomidae using 137 morphological characters (including the proposed pedipalp setae) and 7 outgroup taxa using parsimony criteria. Based on our results, Protoschizomidae was recovered as monophyletic, but the monophyly of Protoschizomus Rowland, 1975 was not recovered because of the inclusion of Agastoschizomus Rowland, 1971 and the fossil Onychothelphynous bonneri Pierce, 1951. Therefore, we transfer the genus Onychothelyphonus Pierce, 1951 and species O. bonneri to this family, but other taxonomical changes were not considered.","author":[{"dropping-particle":"","family":"Monjaraz-Ruedas","given":"R.","non-dropping-particle":"","parse-names":false,"suffix":""},{"dropping-particle":"","family":"Francke","given":"O.F.","non-dropping-particle":"","parse-names":false,"suffix":""},{"dropping-particle":"","family":"Santibáñez-López","given":"C.E.","non-dropping-particle":"","parse-names":false,"suffix":""}],"container-title":"Journal of Arachnology","id":"ITEM-8","issue":"1","issued":{"date-parts":[["2017"]]},"page":"99-111","title":"The morphological phylogeny of the family Protoschizomidae revisited (Arachnida: Schizomida): setal characters, fossil and paraphyletic genera","type":"article-journal","volume":"45"},"uris":["http://www.mendeley.com/documents/?uuid=1b6e34bc-e80e-479d-9d0d-ada85ccedc7f"]}],"mendeley":{"formattedCitation":"(Rowland, 1971c; Teruel, 2007; De Armas &amp; Teruel, 2009; Rowland, 1973a; McDonald &amp; Hogue, 1957; Briggs &amp; Hom, 1966; Rowland &amp; Reddell, 1981; Monjaraz-Ruedas, Francke &amp; Santibáñez-López, 2017)","plainTextFormattedCitation":"(Rowland, 1971c; Teruel, 2007; De Armas &amp; Teruel, 2009; Rowland, 1973a; McDonald &amp; Hogue, 1957; Briggs &amp; Hom, 1966; Rowland &amp; Reddell, 1981; Monjaraz-Ruedas, Francke &amp; Santibáñez-López, 2017)","previouslyFormattedCitation":"(Rowland, 1971c; Teruel, 2007; De Armas &amp; Teruel, 2009; Rowland, 1973a; McDonald &amp; Hogue, 1957; Briggs &amp; Hom, 1966; Rowland &amp; Reddell, 1981; Monjaraz-Ruedas, Francke &amp; Santibáñez-López, 2017)"},"properties":{"noteIndex":0},"schema":"https://github.com/citation-style-language/schema/raw/master/csl-citation.json"}</w:instrText>
      </w:r>
      <w:r w:rsidR="004E03B5">
        <w:fldChar w:fldCharType="separate"/>
      </w:r>
      <w:r w:rsidR="004E03B5" w:rsidRPr="004E03B5">
        <w:rPr>
          <w:noProof/>
        </w:rPr>
        <w:t>(Rowland, 1971c; Teruel, 2007; De Armas &amp; Teruel, 2009; Rowland, 1973a; McDonald &amp; Hogue, 1957; Briggs &amp; Hom, 1966; Rowland &amp; Reddell, 1981; Monjaraz-Ruedas, Francke &amp; Santibáñez-López, 2017)</w:t>
      </w:r>
      <w:r w:rsidR="004E03B5">
        <w:fldChar w:fldCharType="end"/>
      </w:r>
      <w:r w:rsidR="004E03B5">
        <w:fldChar w:fldCharType="begin" w:fldLock="1"/>
      </w:r>
      <w:r w:rsidR="004E03B5">
        <w:instrText>ADDIN CSL_CITATION {"citationItems":[{"id":"ITEM-1","itemData":{"DOI":"10.2307/30062651","ISSN":"20090978","author":[{"dropping-particle":"","family":"Rowland","given":"J.M.","non-dropping-particle":"","parse-names":false,"suffix":""}],"container-title":"Occasional Papers Museum of Texas Tech University","id":"ITEM-1","issue":"b","issued":{"date-parts":[["1972"]]},"page":"1-10","title":"A new species of Schizomida (Arachnida) from California","type":"article-journal","volume":"5"},"uris":["http://www.mendeley.com/documents/?uuid=4c767c6a-2478-4a30-9912-44abe7622b32"]},{"id":"ITEM-2","itemData":{"author":[{"dropping-particle":"","family":"Hom","given":"K.","non-dropping-particle":"","parse-names":false,"suffix":""}],"container-title":"The Pan-Pacific entomologist.","id":"ITEM-2","issued":{"date-parts":[["1967"]]},"page":"216-220","title":"Notes on Two California Whip-Scorpions","type":"article-journal","volume":"43"},"uris":["http://www.mendeley.com/documents/?uuid=2a5c7dd6-9fd7-4dbc-874e-b766519aeeca"]},{"id":"ITEM-3","itemData":{"DOI":"10.11646/zootaxa.3852.2.4","ISBN":"0079-0354","author":[{"dropping-particle":"","family":"Reddell","given":"J.R.","non-dropping-particle":"","parse-names":false,"suffix":""},{"dropping-particle":"","family":"Cokendolpher","given":"J.C.","non-dropping-particle":"","parse-names":false,"suffix":""}],"container-title":"Pearce Sellards Series","id":"ITEM-3","issued":{"date-parts":[["1991"]]},"page":"1-24","title":"Redescription of Schizomus crassicaudatus (Pickard-Cambridge) and diagnoses of Hubbardia (Cook), Stenochrus (Chamberlin), and Sotanostenochrus New genus: with description of a new species of Hubbardia from California (Arachnida: Schizomida: Hubbardiidae)","type":"article-journal","volume":"47"},"uris":["http://www.mendeley.com/documents/?uuid=af9ce252-9dce-4e13-8f60-9b2e5ab8b0ef"]},{"id":"ITEM-4","itemData":{"author":[{"dropping-particle":"","family":"Rowland","given":"J.M.","non-dropping-particle":"","parse-names":false,"suffix":""}],"container-title":"Pan-Pacific Entomologist","id":"ITEM-4","issue":"4","issued":{"date-parts":[["1971"]]},"page":"304-309","title":"A New Trithyreus from a Desert Oasis in Southern California (Arachnida: Schizomida: Schizomidae)","type":"article-journal","volume":"47"},"uris":["http://www.mendeley.com/documents/?uuid=6a0268b1-0b5b-4126-904e-95c4640b6029"]},{"id":"ITEM-5","itemData":{"author":[{"dropping-particle":"","family":"Cook","given":"O.F.","non-dropping-particle":"","parse-names":false,"suffix":""}],"container-title":"Proceedings of the Entmological Society of Washington","id":"ITEM-5","issued":{"date-parts":[["1899"]]},"page":"249-262","title":"Hubbardia, A new Genus of Pedipalpi","type":"article-journal","volume":"4"},"uris":["http://www.mendeley.com/documents/?uuid=602618d5-626d-4453-b8d1-60a7b4f8e48c"]}],"mendeley":{"formattedCitation":"(Rowland, 1972; Hom, 1967; Reddell &amp; Cokendolpher, 1991; Rowland, 1971a; Cook, 1899)","plainTextFormattedCitation":"(Rowland, 1972; Hom, 1967; Reddell &amp; Cokendolpher, 1991; Rowland, 1971a; Cook, 1899)","previouslyFormattedCitation":"(Rowland, 1972; Hom, 1967; Reddell &amp; Cokendolpher, 1991; Rowland, 1971a; Cook, 1899)"},"properties":{"noteIndex":0},"schema":"https://github.com/citation-style-language/schema/raw/master/csl-citation.json"}</w:instrText>
      </w:r>
      <w:r w:rsidR="004E03B5">
        <w:fldChar w:fldCharType="separate"/>
      </w:r>
      <w:r w:rsidR="004E03B5" w:rsidRPr="004E03B5">
        <w:rPr>
          <w:noProof/>
        </w:rPr>
        <w:t>(Rowland, 1972; Hom, 1967; Reddell &amp; Cokendolpher, 1991; Rowland, 1971a; Cook, 1899)</w:t>
      </w:r>
      <w:r w:rsidR="004E03B5">
        <w:fldChar w:fldCharType="end"/>
      </w:r>
      <w:r w:rsidR="004E03B5">
        <w:fldChar w:fldCharType="begin" w:fldLock="1"/>
      </w:r>
      <w:r w:rsidR="004E03B5">
        <w:instrText>ADDIN CSL_CITATION {"citationItems":[{"id":"ITEM-1","itemData":{"author":[{"dropping-particle":"","family":"Briggs","given":"T.S.","non-dropping-particle":"","parse-names":false,"suffix":""},{"dropping-particle":"","family":"Hom","given":"K.","non-dropping-particle":"","parse-names":false,"suffix":""}],"container-title":"Proceedings of the California Academy of Sciences","id":"ITEM-1","issued":{"date-parts":[["1988"]]},"page":"83-88","title":"A new species and new records of Schizomids frome the central coastal California (Schizomida: Schizomidae: Schizomus)","type":"article-journal","volume":"45"},"uris":["http://www.mendeley.com/documents/?uuid=134fbc91-d06b-4851-ba28-2ebc6a2c1ac4"]},{"id":"ITEM-2","itemData":{"ISBN":"0075496000223","ISSN":"0068-5461","author":[{"dropping-particle":"","family":"Briggs","given":"T.S.","non-dropping-particle":"","parse-names":false,"suffix":""},{"dropping-particle":"","family":"Hom","given":"K.","non-dropping-particle":"","parse-names":false,"suffix":""}],"container-title":"California Academy of Sciences","id":"ITEM-2","issued":{"date-parts":[["1972"]]},"page":"3-7","title":"A cavernicolous whip-scorpion from the northern Mojave desert, California (Schizomida: Schizomidae)","type":"article-journal","volume":"98"},"uris":["http://www.mendeley.com/documents/?uuid=c15e9078-c319-4f01-b930-7bca0937d32c"]},{"id":"ITEM-3","itemData":{"ISBN":"0037761000239","author":[{"dropping-particle":"","family":"Chamberlin","given":"R.V.","non-dropping-particle":"","parse-names":false,"suffix":""}],"container-title":"Proceedings of the Biological Society of Washington","id":"ITEM-3","issued":{"date-parts":[["1939"]]},"page":"123-124","title":"A new arachnid of the order Pedipalpida","type":"article-journal","volume":"52"},"uris":["http://www.mendeley.com/documents/?uuid=3ef79e21-7f06-459c-88a5-980995eb4328"]},{"id":"ITEM-4","itemData":{"DOI":"10.2476/asjaa.36.79","ISSN":"0001-5202","author":[{"dropping-particle":"","family":"Cokendolpher","given":"J.C.","non-dropping-particle":"","parse-names":false,"suffix":""},{"dropping-particle":"","family":"Sites","given":"R.W.","non-dropping-particle":"","parse-names":false,"suffix":""}],"container-title":"Acta Arachnologica","id":"ITEM-4","issued":{"date-parts":[["1988"]]},"page":"79-85","title":"A new species of eyed Schizomus (Schizomida: Schizomidae) from Java","type":"article-journal","volume":"36"},"uris":["http://www.mendeley.com/documents/?uuid=c6ec7d41-b43a-4d62-b9e1-4fc771be7e5d"]},{"id":"ITEM-5","itemData":{"ISSN":"0136006X","author":[{"dropping-particle":"","family":"Armas","given":"L.F.","non-dropping-particle":"De","parse-names":false,"suffix":""}],"container-title":"Arthropoda Selecta","id":"ITEM-5","issue":"2","issued":{"date-parts":[["2014"]]},"page":"97-105","title":"Two new genera of African whip scorpions (Schizomida: Hubbardiidae)","type":"article-journal","volume":"23"},"uris":["http://www.mendeley.com/documents/?uuid=5d489323-f1a7-44f0-9518-bce8a8856c30"]},{"id":"ITEM-6","itemData":{"abstract":"Two new species of the genus Schizomus are described, respectively, from Santa Maria del Loreto (Oriente Province) and Isla de Pinos, Cuba.","author":[{"dropping-particle":"","family":"Armas","given":"L.F.","non-dropping-particle":"De","parse-names":false,"suffix":""}],"container-title":"Poeyana","id":"ITEM-6","issue":"166","issued":{"date-parts":[["1977"]]},"page":"1 - 8","title":"Dos nuevas especies de Schizomus Arachnida: Schizomida de Cuba","type":"article-journal"},"uris":["http://www.mendeley.com/documents/?uuid=cfa78e41-b350-4630-9700-012698a6ee6e"]},{"id":"ITEM-7","itemData":{"ISSN":"23369744","abstract":"The schizomid fauna of Isla de Pinos (the second largest island in the Cuban archipelago), is revised. A new genus is described to accommodate Schizomus insulaepinorum Armas, 1977 (currently in the genus Luisarmasius Reddell &amp; Cokendolpher, 1995), which is redescribed and fully illustrated according to the modern standards in schizomid taxonomy; its geographical distribution is also updated, with a new locality record. A second new, monotypic genus with a new species is also described from the same geographical area: the residual marble hills of the northeast of the island. As results, the schizomid fauna of Isla de Pinos is now known to comprise two nominal genera and species (both endemic to the island), the Cuban schizomid fauna reaches 13 genera and 57 species (being endemics 10 and 56 of them, respectively), and Luisarmasius is left monotypic and becomes the only genus endemic to Puerto Rico.","author":[{"dropping-particle":"","family":"Teruel","given":"R.","non-dropping-particle":"","parse-names":false,"suffix":""}],"container-title":"Ecologica Montenegrina","id":"ITEM-7","issued":{"date-parts":[["2018"]]},"page":"33-49","title":"Two new genera and a new species of schizomids (Arachnida: Schizomida) from Isla de Pinos, Cuba","type":"article-journal","volume":"19"},"uris":["http://www.mendeley.com/documents/?uuid=bcf74ff8-9c55-47a3-9e1b-efc64aeeb0bb"]},{"id":"ITEM-8","itemData":{"author":[{"dropping-particle":"","family":"Armas","given":"L.F.","non-dropping-particle":"De","parse-names":false,"suffix":""}],"container-title":"Revista Ibérica de Aracnología","id":"ITEM-8","issue":"Diciembre","issued":{"date-parts":[["2018"]]},"page":"81–88","title":"Una especie nueva de Luisarmasius del oriente de Cuba y descripcion de la hembra de Pinero marmoreus (Schizomida: Hubbardiidae)","type":"article-journal","volume":"33"},"uris":["http://www.mendeley.com/documents/?uuid=242950b1-34e1-4830-b095-c6c1b51908ee"]}],"mendeley":{"formattedCitation":"(Briggs &amp; Hom, 1988; Briggs &amp; Hom, 1972; Chamberlin, 1939; Cokendolpher &amp; Sites, 1988; De Armas, 2014; De Armas, 1977; Teruel, 2018; De Armas, 2018)","plainTextFormattedCitation":"(Briggs &amp; Hom, 1988; Briggs &amp; Hom, 1972; Chamberlin, 1939; Cokendolpher &amp; Sites, 1988; De Armas, 2014; De Armas, 1977; Teruel, 2018; De Armas, 2018)","previouslyFormattedCitation":"(Briggs &amp; Hom, 1988; Briggs &amp; Hom, 1972; Chamberlin, 1939; Cokendolpher &amp; Sites, 1988; De Armas, 2014; De Armas, 1977; Teruel, 2018; De Armas, 2018)"},"properties":{"noteIndex":0},"schema":"https://github.com/citation-style-language/schema/raw/master/csl-citation.json"}</w:instrText>
      </w:r>
      <w:r w:rsidR="004E03B5">
        <w:fldChar w:fldCharType="separate"/>
      </w:r>
      <w:r w:rsidR="004E03B5" w:rsidRPr="004E03B5">
        <w:rPr>
          <w:noProof/>
        </w:rPr>
        <w:t>(Briggs &amp; Hom, 1988; Briggs &amp; Hom, 1972; Chamberlin, 1939; Cokendolpher &amp; Sites, 1988; De Armas, 2014; De Armas, 1977; Teruel, 2018; De Armas, 2018)</w:t>
      </w:r>
      <w:r w:rsidR="004E03B5">
        <w:fldChar w:fldCharType="end"/>
      </w:r>
      <w:r w:rsidR="004E03B5">
        <w:fldChar w:fldCharType="begin" w:fldLock="1"/>
      </w:r>
      <w:r w:rsidR="004E03B5">
        <w:instrText>ADDIN CSL_CITATION {"citationItems":[{"id":"ITEM-1","itemData":{"DOI":"10.11646/zootaxa.3915.4.1","ISBN":"1175-5326 (Print)\\r1175-5326 (Linking)","ISSN":"1175-5334","PMID":"25662138","author":[{"dropping-particle":"","family":"Monjaraz-Ruedas","given":"R.","non-dropping-particle":"","parse-names":false,"suffix":""},{"dropping-particle":"","family":"Francke","given":"O.F.","non-dropping-particle":"","parse-names":false,"suffix":""}],"container-title":"Zootaxa","id":"ITEM-1","issue":"4","issued":{"date-parts":[["2015"]]},"page":"451-490","title":"Taxonomic revision of the genus Mayazomus Reddell &amp; Cokendolpher, 1995 (Schizomida: Hubbardiidae), with description of five new species from Chiapas, Mexico","type":"article-journal","volume":"3915"},"uris":["http://www.mendeley.com/documents/?uuid=32214251-599e-4359-9a2b-f9c39ab5d8de"]},{"id":"ITEM-2","itemData":{"DOI":"10.1590/S1984-4689zool-20150195","ISSN":"1984-4689","abstract":"Two new genera of short-tailed whip-scorpions are described based on material from Brazilian iron ore and canga caves in the Carajás region, Pará, Brazil. Naderiore gen. nov. with a single species N. carajas sp. nov. and also monotypic Cangazomus gen. nov. (type species C. xikrin sp. nov.). The relationships of the two new genera with previously described genera are discussed. Naderiore most closely resembles Adisomus Cokendolpher &amp; Reddell, 2000, Piaroa Villarreal, Tourinho &amp; Giupponi, 2008 and Calima Moreno-González &amp; Villarreal, 2012, and can be distinguished from them by Dm3 modified as macrosetae in the male flagellum. Cangazomus most closely resembles Naderiore, Adisomus Cokendolpher &amp; Reddell, 2000, and Piaroa Villarreal, Tourinho &amp; Giupponi, 2008. It differs from all of them by the presence of two pairs of ramified sperma- thecal lobes, each composed of a differentiated stalk and distoterminal ramified bulbs, chitinized arch without anterior branch and notched lateral tip, pedipalps unarmed and not sexually dimorphic, and the male flagellar setae Dm3 as a microsetae","author":[{"dropping-particle":"","family":"Pinto-da-Rocha","given":"R.","non-dropping-particle":"","parse-names":false,"suffix":""},{"dropping-particle":"","family":"Andrade","given":"R.","non-dropping-particle":"","parse-names":false,"suffix":""},{"dropping-particle":"","family":"Moreno-González","given":"J.A.","non-dropping-particle":"","parse-names":false,"suffix":""}],"container-title":"Zoologia","id":"ITEM-2","issue":"2","issued":{"date-parts":[["2016"]]},"page":"1-9","title":"Two new cave-dwelling genera of short-tailed whip-scorpions from Brazil (Arachnida: Schizomida: Hubbardiidae)","type":"article-journal","volume":"33"},"uris":["http://www.mendeley.com/documents/?uuid=c3c4b38d-9ae6-4d33-8369-4dfbbe8f37cc"]}],"mendeley":{"formattedCitation":"(Monjaraz-Ruedas &amp; Francke, 2015; Pinto-da-Rocha, Andrade &amp; Moreno-González, 2016)","plainTextFormattedCitation":"(Monjaraz-Ruedas &amp; Francke, 2015; Pinto-da-Rocha, Andrade &amp; Moreno-González, 2016)","previouslyFormattedCitation":"(Monjaraz-Ruedas &amp; Francke, 2015; Pinto-da-Rocha, Andrade &amp; Moreno-González, 2016)"},"properties":{"noteIndex":0},"schema":"https://github.com/citation-style-language/schema/raw/master/csl-citation.json"}</w:instrText>
      </w:r>
      <w:r w:rsidR="004E03B5">
        <w:fldChar w:fldCharType="separate"/>
      </w:r>
      <w:r w:rsidR="004E03B5" w:rsidRPr="004E03B5">
        <w:rPr>
          <w:noProof/>
        </w:rPr>
        <w:t>(Monjaraz-Ruedas &amp; Francke, 2015; Pinto-da-Rocha, Andrade &amp; Moreno-González, 2016)</w:t>
      </w:r>
      <w:r w:rsidR="004E03B5">
        <w:fldChar w:fldCharType="end"/>
      </w:r>
      <w:r w:rsidR="004E03B5">
        <w:fldChar w:fldCharType="begin" w:fldLock="1"/>
      </w:r>
      <w:r w:rsidR="004E03B5">
        <w:instrText>ADDIN CSL_CITATION {"citationItems":[{"id":"ITEM-1","itemData":{"ISSN":"0749-6737","abstract":"A new species of Schizomus is described from the Indian state of Maharashtra It is the fourth described schizomid to possess convex ocelli. New information is given regarding some old records attributed to S. cambridgei (Thorell), species inquirenda. The female spermathecae of S. bagnallii (Jackson) and S. biocellatus Sissom are described and illustrated. and other characters of the two species are discussed.","author":[{"dropping-particle":"","family":"Cokendolpher","given":"J.C.","non-dropping-particle":"","parse-names":false,"suffix":""},{"dropping-particle":"","family":"Sissom","given":"W.D.","non-dropping-particle":"","parse-names":false,"suffix":""},{"dropping-particle":"","family":"Bastawade","given":"D.B.","non-dropping-particle":"","parse-names":false,"suffix":""}],"container-title":"Insecta Mundi","id":"ITEM-1","issue":"2","issued":{"date-parts":[["1988"]]},"page":"90-96","title":"A new Schizomus from the Indian State of Maharashtra, with additional comments on eyed Schizomids (Arachnida: Schizomidae)","type":"article-journal","volume":"2"},"uris":["http://www.mendeley.com/documents/?uuid=b4e9829e-7e94-42f0-a6a2-9279c51f0a92"]},{"id":"ITEM-2","itemData":{"ISSN":"00798835","abstract":"The schizomid genus Notozomus Harvey, 1992 is reviewed and nine new species are described: N. boonah, N. bronwenae, N. curiosus, N. elongatus, N. faustus, N. jacquelinae, N. majesticus, N. maurophila and N. wudjl. Apozomus spec Harvey, 1992 is transferred to Notozomus, forming the new combination N. spec (Harvey, 1992), and the female is described for the first time. The male of N. ingham is described for the first time. Most species are found to occupy small ranges, which may be consistent with speciation events during the mid-Tertiary, rather than being associated with the fragmentation of rainforest habitats during the Pleistocene aridity events in eastern Australia.","author":[{"dropping-particle":"","family":"Harvey","given":"M.S.","non-dropping-particle":"","parse-names":false,"suffix":""}],"container-title":"Memoirs of the Queensland Museum","id":"ITEM-2","issue":"1","issued":{"date-parts":[["2000"]]},"page":"161-174","title":"A review of the Australian schizomid genus Notozomus (Hubbardiidae)","type":"article-journal","volume":"46"},"uris":["http://www.mendeley.com/documents/?uuid=830462a0-f997-4f8a-b683-559b2bf2025f"]}],"mendeley":{"formattedCitation":"(Cokendolpher, Sissom &amp; Bastawade, 1988; Harvey, 2000a)","plainTextFormattedCitation":"(Cokendolpher, Sissom &amp; Bastawade, 1988; Harvey, 2000a)","previouslyFormattedCitation":"(Cokendolpher, Sissom &amp; Bastawade, 1988; Harvey, 2000a)"},"properties":{"noteIndex":0},"schema":"https://github.com/citation-style-language/schema/raw/master/csl-citation.json"}</w:instrText>
      </w:r>
      <w:r w:rsidR="004E03B5">
        <w:fldChar w:fldCharType="separate"/>
      </w:r>
      <w:r w:rsidR="004E03B5" w:rsidRPr="004E03B5">
        <w:rPr>
          <w:noProof/>
        </w:rPr>
        <w:t>(Cokendolpher, Sissom &amp; Bastawade, 1988; Harvey, 2000a)</w:t>
      </w:r>
      <w:r w:rsidR="004E03B5">
        <w:fldChar w:fldCharType="end"/>
      </w:r>
      <w:r w:rsidR="004E03B5">
        <w:fldChar w:fldCharType="begin" w:fldLock="1"/>
      </w:r>
      <w:r w:rsidR="004E03B5">
        <w:instrText>ADDIN CSL_CITATION {"citationItems":[{"id":"ITEM-1","itemData":{"author":[{"dropping-particle":"","family":"Sissom","given":"W.D.","non-dropping-particle":"","parse-names":false,"suffix":""}],"container-title":"Journal of Arachnology","id":"ITEM-1","issue":"2","issued":{"date-parts":[["1980"]]},"page":"187-192","title":"The Eyed Schizomids , with a Description of a New Species from Sumatra ( Schizomida : Schizomidae )","type":"article-journal","volume":"8"},"uris":["http://www.mendeley.com/documents/?uuid=397b1db0-2c76-493e-b0b0-2b8140e64bbd"]},{"id":"ITEM-2","itemData":{"DOI":"10.1080/14772000.2016.1271057","ISSN":"14780933","abstract":"During the systematic revision of Mayazomus, the third most diverse genus of micro whip-scorpions in North America, we found three species with peculiar morphological variation, which are different from those diagnostic characters for Mayazomus. These species share with Mayazomus the large body size and the unusual development of the male pedipalps; however, these three species share the shape of the female spermathecae with Stenochrus rather than with Mayazomus. Therefore, their phylogenetic placements create a dilemma. Here we perform analyses with morphological evidence, using two different methodologies (Parsimony and Bayesian inference) in order to hypothesize the phylogenetic relationships of the three species mentioned with each other and with respect to other North American and/or Central American genera. The results confirm our initial hypothesis that the species belong to a different genus, Olmeca gen. nov., which is recovered as the sister group of all hubbardiine genera included in these analy...","author":[{"dropping-particle":"","family":"Monjaraz-Ruedas","given":"R.","non-dropping-particle":"","parse-names":false,"suffix":""},{"dropping-particle":"","family":"Francke","given":"O.F.","non-dropping-particle":"","parse-names":false,"suffix":""}],"container-title":"Systematics and Biodiversity","id":"ITEM-2","issue":"January","issued":{"date-parts":[["2017"]]},"page":"399-413","publisher":"Taylor &amp; Francis","title":"A new genus of schizomids (Arachnida: Schizomida: Hubbardiidae) from Mexico, with notes on its systematics","type":"article-journal","volume":"15"},"uris":["http://www.mendeley.com/documents/?uuid=a4410226-2f61-487b-b3d5-426360ea84b6"]},{"id":"ITEM-3","itemData":{"author":[{"dropping-particle":"","family":"Sekiguchi","given":"K.","non-dropping-particle":"","parse-names":false,"suffix":""},{"dropping-particle":"","family":"Yamasaki","given":"T.","non-dropping-particle":"","parse-names":false,"suffix":""}],"container-title":"Acta Arachnologica","id":"ITEM-3","issue":"2","issued":{"date-parts":[["1972"]]},"page":"73-81","title":"A Redescription of \" Trithyreus sawadai \" ( Uropygi : Schizomidae ) from the Bonin Islands","type":"article-journal","volume":"24"},"uris":["http://www.mendeley.com/documents/?uuid=49865e56-861f-4cf3-aa30-3cbefeef9af0"]},{"id":"ITEM-4","itemData":{"DOI":"10.1111/jbi.13076","ISSN":"13652699","abstract":"© 2017 John Wiley &amp; Sons Ltd Aim: We sought to illuminate the history of the arachnid orders Schizomida and Uropygi, neither of which have previously been subjected to global molecular phylogenetic and biogeographical analyses. Location: Specimens used in this study were collected in all major tropical and subtropical areas where they are presently found, including the Americas, Africa, Australia and the Indo-Pacific region. Methods: From field-collected specimens, we sequenced two nuclear and two mitochondrial markers, combined these with publicly available data, and conducted multi-gene phylogenetic analyses on 240 Schizomida, 24 Uropygi and 12 other arachnid outgroups. Schizomid specimens included one specimen from the small family Protoschizomidae; other schizomid specimens were in Hubbardiidae, subfamily Hubbardiinae, which holds 289 of the order's 305 named species. We inferred ancestral areas using the Dispersal-Extinction-Cladogenesis model of range evolution, and we used fossil calibrations to estimate divergence times. Results: We recovered monophyletic Schizomida and Uropygi as each other's sister group, forming the clade Thelyphonida, and terminals from the New World were usually positioned as the earliest diverging lineages. The ancestral area for schizomids reconstructed unambiguously to the region comprised of Mexico, Southern California and Florida (the xeric New World subtropics). Optimal trees suggested a single colonization of the Indo-Pacific in both orders, although this did not receive bootstrap support. Molecular dating gave an Upper Carboniferous origin for each order, and a mid-Cretaceous expansion of Schizomida, including the origin and initial diversification of those in the Indo-Pacific. Main conclusions: Ancestral area reconstructions, molecular dating and fossil evidence all support an Upper Carboniferous, tropical Pangean origin for Thelyphonida, Schizomida and perhaps Uropygi. Much of this region became unsuitable habitat for these arachnids during the breakup of Pangea, but they persisted in the area that is now Meso- and South America. From there they then expanded to the Indo-Pacific, where schizomids today display an idiosyncratic combination of microendemism and long-range dispersal.","author":[{"dropping-particle":"","family":"Clouse","given":"R.M.","non-dropping-particle":"","parse-names":false,"suffix":""},{"dropping-particle":"","family":"Branstetter","given":"M.G.","non-dropping-particle":"","parse-names":false,"suffix":""},{"dropping-particle":"","family":"Buenavente","given":"P.","non-dropping-particle":"","parse-names":false,"suffix":""},{"dropping-particle":"","family":"Crowley","given":"L.M.","non-dropping-particle":"","parse-names":false,"suffix":""},{"dropping-particle":"","family":"Czekanski-Moir","given":"J.","non-dropping-particle":"","parse-names":false,"suffix":""},{"dropping-particle":"","family":"General","given":"D.E.M.","non-dropping-particle":"","parse-names":false,"suffix":""},{"dropping-particle":"","family":"Giribet","given":"G.","non-dropping-particle":"","parse-names":false,"suffix":""},{"dropping-particle":"","family":"Harvey","given":"M.S.","non-dropping-particle":"","parse-names":false,"suffix":""},{"dropping-particle":"","family":"Janies","given":"D.A.","non-dropping-particle":"","parse-names":false,"suffix":""},{"dropping-particle":"","family":"Mohagan","given":"A.B.","non-dropping-particle":"","parse-names":false,"suffix":""},{"dropping-particle":"","family":"Mohagan","given":"D.P.","non-dropping-particle":"","parse-names":false,"suffix":""},{"dropping-particle":"","family":"Sharma","given":"P.P.","non-dropping-particle":"","parse-names":false,"suffix":""},{"dropping-particle":"","family":"Wheeler","given":"W.C.","non-dropping-particle":"","parse-names":false,"suffix":""}],"container-title":"Journal of Biogeography","id":"ITEM-4","issue":"11","issued":{"date-parts":[["2017"]]},"page":"1-13","title":"First global molecular phylogeny and biogeographical analysis of two arachnid orders (Schizomida and Uropygi) supports a tropical Pangean origin and mid-Cretaceous diversification","type":"article-journal","volume":"44"},"uris":["http://www.mendeley.com/documents/?uuid=f4810f45-49c1-4e79-8297-d8f8497275c9"]},{"id":"ITEM-5","itemData":{"DOI":"10.1007/s13398-014-0173-7.2","ISBN":"0022886000417","ISSN":"0717-6163","PMID":"15003161","author":[{"dropping-particle":"","family":"Gravely","given":"F.H.","non-dropping-particle":"","parse-names":false,"suffix":""}],"container-title":"Records of Indian Museum","id":"ITEM-5","issued":{"date-parts":[["1911"]]},"page":"32-38","title":"IV. Notes on Pedipalpi in the collection of the Indian Museum.","type":"article-journal","volume":"6"},"uris":["http://www.mendeley.com/documents/?uuid=e95f3855-cc41-4470-9d82-ceebc8bbab30"]},{"id":"ITEM-6","itemData":{"ISSN":"0081-3745","author":[{"dropping-particle":"","family":"Gravely","given":"F.H.","non-dropping-particle":"","parse-names":false,"suffix":""}],"container-title":"Spolia Zeylancia","id":"ITEM-6","issue":"October","issued":{"date-parts":[["1911"]]},"page":"135-140","title":"The species of Ceylon Pedipalpi","type":"article-journal","volume":"7"},"uris":["http://www.mendeley.com/documents/?uuid=409f5622-4b6a-416d-bbcd-ed07e92a9e33"]},{"id":"ITEM-7","itemData":{"DOI":"10.18195/issn.0312-3162.26(2).2011.202-208","ISSN":"0312-3162","abstract":"To clarify the systematic status of several Asian schizomid species, type specimens of several species were examined. Schizomus (Trithyreus) lunatus Gravely from India is transferred to Ovozomus Harvey, forming the new combination Ovozomus lunatus (Gravely). Schizomus similis Hirst from India, and S. remyi Lawrence from Réunion are new junior synonyms of O. lunatus, which is newly recorded from Christmas Island and Cook Islands. Schizomus (Trithyreus) peradeniyensis Gravely from Sri Lanka is redescribed and transferred to the genus Ovozomus, forming the new combination Ovozomus peradeniyensis (Gravely). Schizomus perplexus Gravely from Sri Lanka, recently moved to Notozomus Harvey, is returned to the genus Schizomus. Trithyreus suboculatus Pocock","author":[{"dropping-particle":"","family":"Harvey","given":"M.S.","non-dropping-particle":"","parse-names":false,"suffix":""}],"container-title":"Records of the Western Australian Museum","id":"ITEM-7","issue":"2","issued":{"date-parts":[["2011"]]},"page":"202-208","title":"Notes on some Old World schizomids of the genera Ovozomus and Schizomus (Schizomida: Hubbardiidae)","type":"article-journal","volume":"26"},"uris":["http://www.mendeley.com/documents/?uuid=ee1f5bcb-3e11-4df9-aa35-1ed22cd2a70b"]}],"mendeley":{"formattedCitation":"(Sissom, 1980; Monjaraz-Ruedas &amp; Francke, 2017; Sekiguchi &amp; Yamasaki, 1972; Clouse et al., 2017; Gravely, 1911a; Gravely, 1911b; Harvey, 2011)","plainTextFormattedCitation":"(Sissom, 1980; Monjaraz-Ruedas &amp; Francke, 2017; Sekiguchi &amp; Yamasaki, 1972; Clouse et al., 2017; Gravely, 1911a; Gravely, 1911b; Harvey, 2011)","previouslyFormattedCitation":"(Sissom, 1980; Monjaraz-Ruedas &amp; Francke, 2017; Sekiguchi &amp; Yamasaki, 1972; Clouse et al., 2017; Gravely, 1911a; Gravely, 1911b; Harvey, 2011)"},"properties":{"noteIndex":0},"schema":"https://github.com/citation-style-language/schema/raw/master/csl-citation.json"}</w:instrText>
      </w:r>
      <w:r w:rsidR="004E03B5">
        <w:fldChar w:fldCharType="separate"/>
      </w:r>
      <w:r w:rsidR="004E03B5" w:rsidRPr="004E03B5">
        <w:rPr>
          <w:noProof/>
        </w:rPr>
        <w:t>(Sissom, 1980; Monjaraz-Ruedas &amp; Francke, 2017; Sekiguchi &amp; Yamasaki, 1972; Clouse et al., 2017; Gravely, 1911a; Gravely, 1911b; Harvey, 2011)</w:t>
      </w:r>
      <w:r w:rsidR="004E03B5">
        <w:fldChar w:fldCharType="end"/>
      </w:r>
      <w:r w:rsidR="004E03B5">
        <w:fldChar w:fldCharType="begin" w:fldLock="1"/>
      </w:r>
      <w:r w:rsidR="00A9449E">
        <w:instrText>ADDIN CSL_CITATION {"citationItems":[{"id":"ITEM-1","itemData":{"abstract":"A new species of the hubbardiid genus Stenochrus Chamberlin, 1922 is herein described from Cerro Tepezcuintle, San Miguel Soyaltepec, Tuxtepec, Oaxaca State, Mexico. Male resembles Stenochrus moisii (Rowland, 1973), a species that has been found 45 km south of Cerro Tepezcuintle, but female has spermathecae with lateral lobes longer and tube-like, not dome-shaped.","author":[{"dropping-particle":"","family":"Armas","given":"L.F.","non-dropping-particle":"De","parse-names":false,"suffix":""},{"dropping-particle":"","family":"Cruz-López","given":"J.A.","non-dropping-particle":"","parse-names":false,"suffix":""}],"container-title":"Solenodon","id":"ITEM-1","issued":{"date-parts":[["2009"]]},"page":"20-24","title":"Especie nueva de Stenochrus (Schizomida: Hubbardiidae) de Oaxaca, México","type":"article-journal","volume":"8"},"uris":["http://www.mendeley.com/documents/?uuid=52af49db-07a9-4e75-b317-360f27a9e703"]},{"id":"ITEM-2","itemData":{"DOI":"10.11646/zootaxa.3852.2.4","ISBN":"0000000000000","ISSN":"11755334","PMID":"25284395","abstract":"Two new species of the genus Piaroa Villarreal, Tourinho {&amp;} Giupponi, 2008, P. escalerete sp. nov. and P. bacata sp. nov. are described from Valle del Cauca, and Cundinamarca departments, Colombia, respectively. The female flagellum is fully illustrated for a Piaroa species for the first time; the generic diagnosis is also emended and the relationships of the new species with those previously described are discussed. New characters for Piaroa species, a new nomenclature for the chitinized arch and a reinterpretation of the Hubbardiinae flagellar setae pattern are proposed. A distribution map of the known species of Piaroa is provided.","author":[{"dropping-particle":"","family":"Moreno-González","given":"J.A.","non-dropping-particle":"","parse-names":false,"suffix":""},{"dropping-particle":"","family":"Delgado-Santa","given":"L.","non-dropping-particle":"","parse-names":false,"suffix":""},{"dropping-particle":"","family":"Armas","given":"L.F.","non-dropping-particle":"De","parse-names":false,"suffix":""}],"container-title":"Zootaxa","id":"ITEM-2","issue":"2","issued":{"date-parts":[["2014"]]},"page":"227-251","title":"Two new species of Piaroa (Arachnida: Schizomida, Hubbardiidae) from Colombia, with comments on the genus taxonomy and the flagellar setae pattern of Hubbardii","type":"article-journal","volume":"3852"},"uris":["http://www.mendeley.com/documents/?uuid=6e5ccf1a-343f-3678-b621-34b9cea44e0a"]},{"id":"ITEM-3","itemData":{"author":[{"dropping-particle":"","family":"Armas","given":"L.F.","non-dropping-particle":"De","parse-names":false,"suffix":""},{"dropping-particle":"","family":"Víquez","given":"C.","non-dropping-particle":"","parse-names":false,"suffix":""}],"container-title":"Boletin de la Sociedad Entomológica Aragonesa","id":"ITEM-3","issued":{"date-parts":[["2009"]]},"page":"131-133","title":"Primer Registro Del Género Piaroa Villarreal , Giupponi Et Tourinho, 2008 (Schizomida: Hubbardiidae) en Centroamérica, con la decripción de una especie nueva de Costa Rica","type":"article-journal","volume":"44"},"uris":["http://www.mendeley.com/documents/?uuid=e77798fc-3b20-4fbf-9248-47f5e1c44d50"]},{"id":"ITEM-4","itemData":{"DOI":"10.3906/zoo-0907-50","ISSN":"13000179","abstract":"Piaroa guipongai sp. nov. is described based on specimens found in a secondary forest in the department of Tolima, Colombia, representing the third species of Piaroa Villarreal, Giupponi &amp; Tourinho, 2008, and the first from this country. It shares with P. virichaj Villarreal, Giupponi &amp; Tourinho, 2008 the shape and size of the male flagellum and the presence of a conspicuous ventral tubercle in the femur; however, like P. bijagua Armas &amp; Víquez, 2009, it has a larger guard tooth on the chelicerae. When captured, the male holotype emitted an acetic acid secretion, as was previously observed with only 2 other schizomid species. With the addition of this species, the number of Piaroa species is raised to 3, with 5 schizomid species currently known from Colombia. © TÜBİTAK.","author":[{"dropping-particle":"","family":"Manzanilla","given":"O.V.","non-dropping-particle":"","parse-names":false,"suffix":""},{"dropping-particle":"","family":"García","given":"L.F.","non-dropping-particle":"","parse-names":false,"suffix":""}],"container-title":"Turkish Journal of Zoology","id":"ITEM-4","issue":"2","issued":{"date-parts":[["2012"]]},"page":"185-189","title":"A new species of Piaroa Villarreal, Giupponi &amp; Tourinho, 2008 (Schizomida: Hubbardiidae) from Colombia","type":"article-journal","volume":"36"},"uris":["http://www.mendeley.com/documents/?uuid=3183343b-2739-41c5-b9b5-8ed82d46b205"]},{"id":"ITEM-5","itemData":{"DOI":"10.11646/zootaxa.3765.4.5","ISSN":"11755326","PMID":"24870907","abstract":"A new species belonging to the schizomid genus Piaroa Villarreal, Giupponi and Tourinho, 2008 is described from north-western Venezuela. A complementary description of Piaroa guipongai Villarreal and Garcia, 2012 is provided including SEM pictures of relevant structures of both sexes. A key for males of Piaroa and Colombiazomus Armas and Delgado- Santa, 2012 is included. The presence of Dm3 setae on Hubbardiidae is discussed. © 2014 Magnolia Press.","author":[{"dropping-particle":"","family":"Manzanilla","given":"O.V.","non-dropping-particle":"","parse-names":false,"suffix":""},{"dropping-particle":"","family":"Armas","given":"L.F.","non-dropping-particle":"De","parse-names":false,"suffix":""},{"dropping-particle":"","family":"García","given":"L.F.","non-dropping-particle":"","parse-names":false,"suffix":""}],"container-title":"Zootaxa","id":"ITEM-5","issue":"4","issued":{"date-parts":[["2014"]]},"page":"371-381","title":"A new species of piaroa (schizomida: Hubbardiidae) from venezuela, with taxonomic notes on the genus","type":"article-journal","volume":"3765"},"uris":["http://www.mendeley.com/documents/?uuid=646cae58-ad13-4aa6-a383-442b1b9a506c"]},{"id":"ITEM-6","itemData":{"author":[{"dropping-particle":"","family":"Delgado-Santa","given":"L.","non-dropping-particle":"","parse-names":false,"suffix":""},{"dropping-particle":"","family":"Armas","given":"L.F.","non-dropping-particle":"De","parse-names":false,"suffix":""}],"container-title":"Revista Ibérica de Aracnología","id":"ITEM-6","issued":{"date-parts":[["2013"]]},"page":"37-45","title":"Tres Nuevos Hubbardiinae (Schizomida: Hubbardiidae) de Colombia","type":"article-journal","volume":"22"},"uris":["http://www.mendeley.com/documents/?uuid=04a8256b-f6f8-47cf-8eb6-377414f0cb29"]},{"id":"ITEM-7","itemData":{"DOI":"10.11646/zootaxa.4500.1.5","ISSN":"11755334","author":[{"dropping-particle":"","family":"Segovia-Paccini","given":"A.","non-dropping-particle":"","parse-names":false,"suffix":""},{"dropping-particle":"","family":"Ahumada","given":"D.","non-dropping-particle":"","parse-names":false,"suffix":""},{"dropping-particle":"","family":"Moreno-González","given":"J.A.","non-dropping-particle":"","parse-names":false,"suffix":""}],"container-title":"Zootaxa","id":"ITEM-7","issue":"1","issued":{"date-parts":[["2018"]]},"page":"91-103","title":"A new remarkable short-tailed whip-scorpion species of Piaroa (Arachnida, Schizomida, Hubbardiidae) from the Colombian Caribbean region","type":"article-journal","volume":"4500"},"uris":["http://www.mendeley.com/documents/?uuid=ab213134-5e0e-4c77-a7b8-b2490f0240d8"]},{"id":"ITEM-8","itemData":{"author":[{"dropping-particle":"","family":"Armas","given":"L.F.","non-dropping-particle":"De","parse-names":false,"suffix":""},{"dropping-particle":"","family":"Delgado-Santa","given":"L.","non-dropping-particle":"","parse-names":false,"suffix":""}],"container-title":"Boletín de la Sociedad Entomológica Aragonesa","id":"ITEM-8","issued":{"date-parts":[["2012"]]},"page":"183-186","title":"Nueva Especie de Piaroa de la Cordillera Occidental de los Andes Colombianos y segundo registro de Stenochrus portoricensis Chamberlin, 1922 para Colombia (Schizomida: Hubbardiidae)","type":"article-journal","volume":"50"},"uris":["http://www.mendeley.com/documents/?uuid=9c538b4b-719e-402a-ab6c-a63d15c4b275"]},{"id":"ITEM-9","itemData":{"ISBN":"1175-5326","ISSN":"11755326","abstract":"A new Amazonian genus and species of Schizomida is described from Tobogán de la Selva, Amazonas state in Venezuela. Piaroa virichaj n. gen. and n. sp is the seventh species of the order described for Venezuela. Piaroa virichaj gen. and n. sp. is distinguished by having the metapeltidium entire; abdominal segment IX – XII elongated in the male; male without posterodorsal abdominal process on segment XII; male flagellum flattened dorsoventrally, very elongated, with two small dorsomedian depressions; pedipalps not sexually dimorphic; spermathecae with lateral lobes slender and curved, with the base swollen, ending in slightly trifid bulbs; medial lobes absent; gonopod absent. The locality where the species was collected is shown in a map, a discussion on the taxonomic characters of the new genus and species, the relationships of the new genus and the interrelationship of some species in Hubardiidae are provided.","author":[{"dropping-particle":"","family":"Manzanilla","given":"O.V.","non-dropping-particle":"","parse-names":false,"suffix":""},{"dropping-particle":"","family":"Giupponi","given":"A.P.L.","non-dropping-particle":"","parse-names":false,"suffix":""},{"dropping-particle":"","family":"Tourinho","given":"A.L.","non-dropping-particle":"","parse-names":false,"suffix":""}],"container-title":"Zootaxa","id":"ITEM-9","issued":{"date-parts":[["2008"]]},"page":"60-68","title":"New Venezuelan genus of Hubardiidae (Arachnida: Schizomida)","type":"article-journal","volume":"1860"},"uris":["http://www.mendeley.com/documents/?uuid=d74e6d42-b477-4679-b408-48ac2e9c3a22"]}],"mendeley":{"formattedCitation":"(De Armas &amp; Cruz-López, 2009; Moreno-González, Delgado-Santa &amp; De Armas, 2014; De Armas &amp; Víquez, 2009; Manzanilla &amp; García, 2012; Manzanilla, De Armas &amp; García, 2014; Delgado-Santa &amp; De Armas, 2013; Segovia-Paccini, Ahumada &amp; Moreno-González, 2018; De Armas &amp; Delgado-Santa, 2012a; Manzanilla, Giupponi &amp; Tourinho, 2008)","plainTextFormattedCitation":"(De Armas &amp; Cruz-López, 2009; Moreno-González, Delgado-Santa &amp; De Armas, 2014; De Armas &amp; Víquez, 2009; Manzanilla &amp; García, 2012; Manzanilla, De Armas &amp; García, 2014; Delgado-Santa &amp; De Armas, 2013; Segovia-Paccini, Ahumada &amp; Moreno-González, 2018; De Armas &amp; Delgado-Santa, 2012a; Manzanilla, Giupponi &amp; Tourinho, 2008)","previouslyFormattedCitation":"(De Armas &amp; Cruz-López, 2009; Moreno-González, Delgado-Santa &amp; De Armas, 2014; De Armas &amp; Víquez, 2009; Manzanilla &amp; García, 2012; Manzanilla, De Armas &amp; García, 2014; Delgado-Santa &amp; De Armas, 2013; Segovia-Paccini, Ahumada &amp; Moreno-González, 2018; De Armas &amp; Delgado-Santa, 2012a; Manzanilla, Giupponi &amp; Tourinho, 2008)"},"properties":{"noteIndex":0},"schema":"https://github.com/citation-style-language/schema/raw/master/csl-citation.json"}</w:instrText>
      </w:r>
      <w:r w:rsidR="004E03B5">
        <w:fldChar w:fldCharType="separate"/>
      </w:r>
      <w:r w:rsidR="004E03B5" w:rsidRPr="004E03B5">
        <w:rPr>
          <w:noProof/>
        </w:rPr>
        <w:t>(De Armas &amp; Cruz-López, 2009; Moreno-González, Delgado-Santa &amp; De Armas, 2014; De Armas &amp; Víquez, 2009; Manzanilla &amp; García, 2012; Manzanilla, De Armas &amp; García, 2014; Delgado-Santa &amp; De Armas, 2013; Segovia-Paccini, Ahumada &amp; Moreno-González, 2018; De Armas &amp; Delgado-Santa, 2012a; Manzanilla, Giupponi &amp; Tourinho, 2008)</w:t>
      </w:r>
      <w:r w:rsidR="004E03B5">
        <w:fldChar w:fldCharType="end"/>
      </w:r>
      <w:r w:rsidR="00A9449E">
        <w:fldChar w:fldCharType="begin" w:fldLock="1"/>
      </w:r>
      <w:r w:rsidR="00A9449E">
        <w:instrText>ADDIN CSL_CITATION {"citationItems":[{"id":"ITEM-1","itemData":{"abstract":"Antillostenochrus n. gen., from Cuba, Hispaniola, and Puerto Rico, as well as three Cuban species (Antillostenochrus cokendolpheri sp. nov., A. holguin sp. nov., and A. gibarensis sp. nov.) are described. The new genus also includes A. brevipatellatus (Rowland &amp; Reddell, 1979) n. comb., A. subcerdoso (Armas &amp; Abud Antun, 1990) n. comb., both from Hispaniola; A. cerdoso (Camilo &amp; Cokendolpher, 1988) n. comb., from Puerto Rico; and A. alejandroi (Armas, 1989) n. comb., from Cuba.","author":[{"dropping-particle":"","family":"Teruel","given":"R.","non-dropping-particle":"","parse-names":false,"suffix":""},{"dropping-particle":"","family":"Armas","given":"L.F.","non-dropping-particle":"De","parse-names":false,"suffix":""}],"container-title":"Revista Ibérica de Aracnología","id":"ITEM-1","issue":"31","issued":{"date-parts":[["2002"]]},"page":"91-94","title":"Un género nuevo de Hubbardiidae (Arachnida: Schizomida) del Occidente de Cuba","type":"article-journal","volume":"6"},"uris":["http://www.mendeley.com/documents/?uuid=6e0adfee-044a-437e-a249-29c40ec1320a"]},{"id":"ITEM-2","itemData":{"abstract":"Resumen: Se presenta un reanálisis de los géneros de esquizómidos troglomorfos de Cuba, todos pertenecientes a Hubbar-diidae: Cokendolpherius Armas 2002, Reddellzomus Armas 2002, Troglocubazomus Teruel 2003 (a los cuales se les enmien-dan sus diagnosis respectivas) y dos géneros nuevos que aquí se describen: Heterocubazomus gén. n. (con una especie nue-va procedente de las montañas de la Sierra Maestra, en la provincia de Santiago de Cuba) y Cubacanthozomus gén. n. (a par-tir de una especie previamente ubicada en Troglocubazomus); el primero de ellos es muy interesante por ser completamente troglomorfo, a pesar de que habita en el suelo de áreas boscosas. También se incluyen una clave para la identificación de to-dos los géneros de Schizomida presentes en Cuba y algunas consideraciones críticas sobre la no confiabilidad de utilizar los caracteres troglomorfos como única condición para aceptar o rechazar a un esquizómido como troglobio, al menos en el caso de los taxones tropicales. Palabras clave: Schizomida, Hubbardiidae, troglomorfos, géneros nuevos, especie nueva, Cuba. On the troglomorphic schizomids of Cuba, with the descriptions of two new genera and one new species (Schizomida: Hubbardiidae) Abstract: This paper presents a reanalysis of the troglomorphic genera of Cuban schizomids, all belonging to the Hubbardii-nae: Cokendolpherius Armas 2002, Reddellzomus Armas 2002, and Troglocubazomus Teruel 2003 (whose respective diagno-ses are emended), plus two other genera which are herein described as new: Heterocubazomus gen. n. (with a new species from the Sierra Maestra mountains, in Santiago de Cuba province) and Cubacanthozomus gen. n. (with one species, which was previously placed in Troglocubazomus); the former is very remarkable because it is completely troglomorphic but lives in forest litter. Also included herein are a key to all the genera of Schizomida occurring in Cuba, and some criticism about the un-reliability of using the presence/absence of troglomorphic features as the sole basis on which to accept or reject a schizomid as a troglobite, at least in tropical taxa.","author":[{"dropping-particle":"","family":"Teruel","given":"R.","non-dropping-particle":"","parse-names":false,"suffix":""}],"container-title":"Boletín Sociedad Entomológica Aragonesa","id":"ITEM-2","issued":{"date-parts":[["2007"]]},"page":"39-53","title":"Esquizómidos Troglomorfos De Cuba, Con Las Descripciones De Dos Géneros Y Una Especie Nuevos (Schizomida: Hubbardiidae: Hubbardiinae)","type":"article-journal","volume":"40"},"uris":["http://www.mendeley.com/documents/?uuid=989e0f12-558f-4d16-bba7-a0f4da9b677e"]},{"id":"ITEM-3","itemData":{"DOI":"10.1590/s0031-10492009002800001","ISSN":"18070205","abstract":"A new species of the genus Rowlandius Reddell &amp; Cokendolpher, 1995 is described from Sierra San Luis, Falcón State, northwestern Venezuela. Rowlandius arduus sp. n. may be characterized by having movable finger of chelicerae with a diminute sub-distal tooth, male with a poorly developed dorsal eminence on abdominal segment XII, and female with two pairs of weakly sclerotized, sinuous spermathecal lobes, without conspicuous terminal lobe. It is assigned to Rowlandius tentatively, because some characters are not congruent with this genus, nevertheless the absence of synapomorphic characters limits its inclusion in other one. This is the first record of the genus from Venezuela, and the third South American species described.","author":[{"dropping-particle":"","family":"Armas","given":"L.F.","non-dropping-particle":"De","parse-names":false,"suffix":""},{"dropping-particle":"","family":"Manzanilla","given":"O.V.","non-dropping-particle":"","parse-names":false,"suffix":""},{"dropping-particle":"","family":"Colmenares-García","given":"P.A.","non-dropping-particle":"","parse-names":false,"suffix":""}],"container-title":"Papéis Avulsos de Zoologia","id":"ITEM-3","issue":"28","issued":{"date-parts":[["2009"]]},"page":"361-368","title":"New Rowlandius Reddell &amp; Cokendolpher, 1995 (Schizomida: Hubbardiidae) of the Sierra San Luis, Venezuela northwest","type":"article-journal","volume":"49"},"uris":["http://www.mendeley.com/documents/?uuid=e5be1acd-f17b-4e2e-af5b-5cfcf43e08ce"]},{"id":"ITEM-4","itemData":{"ISSN":"1576-9518","author":[{"dropping-particle":"","family":"Armas","given":"L.F.","non-dropping-particle":"De","parse-names":false,"suffix":""},{"dropping-particle":"","family":"Abud Antun","given":"A.J.","non-dropping-particle":"","parse-names":false,"suffix":""}],"container-title":"Revista ibérica de aracnología","id":"ITEM-4","issue":"5","issued":{"date-parts":[["2002"]]},"page":"11-17","title":"Tres nuevas especies de \"Rowlandius\" (Schizomida: Hubbardiidae) de República Dominicana, Antillas Mayores","type":"article-journal"},"uris":["http://www.mendeley.com/documents/?uuid=7d0dcaae-eb53-401b-8859-e9442c909377"]},{"id":"ITEM-5","itemData":{"abstract":"A. Saco # 601, esquina a Barnada; Santiago de Cuba 90100. Cuba ௅ rteruel@bioeco.ciges.inf.cu 2 Apartado Postal # 4327; San Antonio de los Baños; Artemisa 32500. Cuba ௅ dearmas@ecologia.cu Resumen: Se describen cuatro especies nuevas de esquizómidos de Cuba central pertenecientes al género Rowlandius Reddell &amp; Cokendolpher 1995; además, se redefine el grupo \"biconourus\" sobre la base de nuevos caracteres taxonómicos y se divide en dos complejos de especies. Se presentan nuevos registros para otras cinco especies, incluidos la descripción del macho homeo-morfo y la hembra de Rowlandius florenciae Teruel 2003, las primeras citas de Rowlandius cubanacan (Armas 1989) para la pro-vincia de Cienfuegos y nuevos hallazgos de machos adultos de Stenochrus portoricensis Chamberlin 1922. Palabras clave: Schizomida, Hubbardiidae, Rowlandius, especies nuevas, Antillas, Cuba. Additions to the schizomids of central Cuba, with the description of four new species of Rowlandius Reddell &amp; Coken-dolpher 1995 (Schizomida: Hubbardiidae) Abstract: Four new species of schizomids belonging to the genus Rowlandius Reddell &amp; Cokendolpher 1995, are herein described from central Cuba; also, the \"biconourus\" species-group is redefined on the basis of new taxonomic characters, and it is divided into two species-complexes. New records are given for five other species, with a description of the homomorphic male and female of Rowlandius florenciae Teruel 2003, the first records of Rowlandius cubanacan (Armas 1989) from Cienfuegos province and new findings of adult males of Stenochrus portoricensis Chamberlin 1922.","author":[{"dropping-particle":"","family":"Teruel","given":"R.","non-dropping-particle":"","parse-names":false,"suffix":""},{"dropping-particle":"","family":"Armas","given":"L.F.","non-dropping-particle":"De","parse-names":false,"suffix":""},{"dropping-particle":"","family":"Rodríguez","given":"T.M.","non-dropping-particle":"","parse-names":false,"suffix":""}],"container-title":"Revista Iberica de Aracnologia","id":"ITEM-5","issued":{"date-parts":[["2012"]]},"page":"97-112","title":"Adiciones a los esquizómidos de Cuba Central, con la descripción de cuatro nuevos Rowlandius Reddell &amp; Cokendolpher 1995 (Schizomida: Hubbardiidae)","type":"article-journal","volume":"21"},"uris":["http://www.mendeley.com/documents/?uuid=9b62145c-1b0d-4f29-80bd-984c21b22ccd"]},{"id":"ITEM-6","itemData":{"ISSN":"1576-9518","author":[{"dropping-particle":"","family":"Armas","given":"L.F.","non-dropping-particle":"De","parse-names":false,"suffix":""},{"dropping-particle":"","family":"Cokendolpher","given":"J.C.","non-dropping-particle":"","parse-names":false,"suffix":""}],"container-title":"Revista ibérica de aracnología","id":"ITEM-6","issue":"3","issued":{"date-parts":[["2001"]]},"page":"3-6","title":"Comments on some schizomids from the Dominican Republic, with description of a new species of \"Rowlandius\" (Schizomida: Hubbardiidae)","type":"article-journal"},"uris":["http://www.mendeley.com/documents/?uuid=6117938a-5ce6-4655-b2d9-4c162f2ff4fd"]},{"id":"ITEM-7","itemData":{"author":[{"dropping-particle":"","family":"Teruel","given":"R.","non-dropping-particle":"","parse-names":false,"suffix":""},{"dropping-particle":"","family":"Armas","given":"L.F.","non-dropping-particle":"De","parse-names":false,"suffix":""}],"container-title":"Revista Ibérica de Aracnología","id":"ITEM-7","issue":"219-223","issued":{"date-parts":[["2004"]]},"title":"Descripcíon de las Espermatecas de ocho Especies Cubanas de Rowlandius Reddell &amp; Cokendolpher, 1995 (Schizomida: Hubbardiidae)","type":"article-journal","volume":"9"},"uris":["http://www.mendeley.com/documents/?uuid=57511eff-f9d5-4618-acb0-07ffaab12162"]}],"mendeley":{"formattedCitation":"(Teruel &amp; De Armas, 2002; Teruel, 2007; De Armas, Manzanilla &amp; Colmenares-García, 2009; De Armas &amp; Abud Antun, 2002; Teruel, De Armas &amp; Rodríguez, 2012; De Armas &amp; Cokendolpher, 2001; Teruel &amp; De Armas, 2004)","plainTextFormattedCitation":"(Teruel &amp; De Armas, 2002; Teruel, 2007; De Armas, Manzanilla &amp; Colmenares-García, 2009; De Armas &amp; Abud Antun, 2002; Teruel, De Armas &amp; Rodríguez, 2012; De Armas &amp; Cokendolpher, 2001; Teruel &amp; De Armas, 2004)","previouslyFormattedCitation":"(Teruel &amp; De Armas, 2002; Teruel, 2007; De Armas, Manzanilla &amp; Colmenares-García, 2009; De Armas &amp; Abud Antun, 2002; Teruel, De Armas &amp; Rodríguez, 2012; De Armas &amp; Cokendolpher, 2001; Teruel &amp; De Armas, 2004)"},"properties":{"noteIndex":0},"schema":"https://github.com/citation-style-language/schema/raw/master/csl-citation.json"}</w:instrText>
      </w:r>
      <w:r w:rsidR="00A9449E">
        <w:fldChar w:fldCharType="separate"/>
      </w:r>
      <w:r w:rsidR="00A9449E" w:rsidRPr="00A9449E">
        <w:rPr>
          <w:noProof/>
        </w:rPr>
        <w:t>(Teruel &amp; De Armas, 2002; Teruel, 2007; De Armas, Manzanilla &amp; Colmenares-García, 2009; De Armas &amp; Abud Antun, 2002; Teruel, De Armas &amp; Rodríguez, 2012; De Armas &amp; Cokendolpher, 2001; Teruel &amp; De Armas, 2004)</w:t>
      </w:r>
      <w:r w:rsidR="00A9449E">
        <w:fldChar w:fldCharType="end"/>
      </w:r>
      <w:r w:rsidR="00A9449E">
        <w:fldChar w:fldCharType="begin" w:fldLock="1"/>
      </w:r>
      <w:r w:rsidR="00A9449E">
        <w:instrText>ADDIN CSL_CITATION {"citationItems":[{"id":"ITEM-1","itemData":{"abstract":"Se registran por primera vez para Puerto Rico los siguientes taxones: Charinidae (Amblypygi), Caponiidae (Araneae), Biantidae (Opiliones), Cyrtophora citricola (Forskål, 1775) (Araneae: Araneidae) y Nops blandus (Bryant, 1942) (Caponiidae). Además, se describen dos especies nuevas del género Charinus Simon, 1890 (Charinidae) (una de ellas posiblemente partenogenética) y una especie nueva de Rowlandius Reddell &amp; Cokendolpher, 1995 (Schizomida: Hubbardiidae), se confirma la presencia de Opilioacaridae (Parasitiformes) en esta isla antillana y se aportan nuevos datos sobre algunas especies de escorpiones. Palabras clave: Amblypygi, Araneae, Opiliones, Parasitiformes, Schizomida, Scorpiones, Charinidae, Caponiidae, Biantidae, Opilioacaridae, Charinus, Rowlandius, Tityus, Antillas, Puerto Rico.","author":[{"dropping-particle":"","family":"Armas","given":"L.F.","non-dropping-particle":"De","parse-names":false,"suffix":""}],"container-title":"Boletin de la Sociedad Entomológica Aragonesa","id":"ITEM-1","issued":{"date-parts":[["2010"]]},"page":"55-64","title":"Nuevos arácnidos de Puerto Rico (Arachnida: Amblypygi, Araneae, Opiliones, Parasitiformes, Schizomida, Scorpiones)","type":"article-journal","volume":"47"},"uris":["http://www.mendeley.com/documents/?uuid=b98719aa-273f-49cd-8a10-acdf96fa57be"]},{"id":"ITEM-2","itemData":{"author":[{"dropping-particle":"","family":"Teruel","given":"R.","non-dropping-particle":"","parse-names":false,"suffix":""}],"container-title":"Revista Ibérica de Aracnología","id":"ITEM-2","issue":"30","issued":{"date-parts":[["2003"]]},"page":"39-69","title":"Adiciones a la fauna cubana de esquizómidos, con la descripción de un nuevo género y nueve especies nuevas de Hubbardiidae (Arachnida: Schizomida)","type":"article-journal","volume":"7"},"uris":["http://www.mendeley.com/documents/?uuid=df3618ed-fc51-4f10-93ca-fdf6c2b1d40e"]},{"id":"ITEM-3","itemData":{"ISSN":"1576-9518","author":[{"dropping-particle":"","family":"Armas","given":"L.F.","non-dropping-particle":"De","parse-names":false,"suffix":""},{"dropping-particle":"","family":"Abud Antun","given":"A.J.","non-dropping-particle":"","parse-names":false,"suffix":""}],"container-title":"Revista ibérica de aracnología","id":"ITEM-3","issue":"5","issued":{"date-parts":[["2002"]]},"page":"11-17","title":"Tres nuevas especies de \"Rowlandius\" (Schizomida: Hubbardiidae) de República Dominicana, Antillas Mayores","type":"article-journal"},"uris":["http://www.mendeley.com/documents/?uuid=7d0dcaae-eb53-401b-8859-e9442c909377"]},{"id":"ITEM-4","itemData":{"abstract":"The available taxonomic data on four arachnid orders (Palpigradi, Schizomida, Solifugae, and Thelyphonida) present in the Dominican fauna are given. Some general data on schizomids (morphology, ecology, behaviour, biogeography, and phylogeny) are also included. The only known Dominican palpigrade is an undetermined species of the genus Eukoenenia Borner, 1901, recorded from a single locality. The Dominican fauna of Schizomida contains 12 species belonging to three Hubbardiid genera: Antillostenochrus Armas &amp; Teruel, 2002, Rowlandius Reddell &amp; Cokendolpher, 1995 and Stenochrus Chamberlin, 1922. With the exception of Stenochrus portoricensis Chamberlin, 1922, which is the most widespread species, the remaining ones are endemic to either the country or the island. Rowlandius is the most diversified genus in this country (it contains 83.3% of the known species). The Solifugae is represented in the Dominican fauna by two ammotrechid species of the Ammotrechinae: Antillotrecha fraterna Armas, 1994, and Ammotrechella hispaniolana Armas &amp; Alegre. Both species inhabit the most xeric habitats of that island. Thelyphonida is represented on the island of Hispaniola (Haiti and Dominican Republic) by two genera and two species: Mastigoproctus proscorpio (Latreille, 1806) and Thelyphonellus wetherbeei Armas, 2002, but only the first one has a wide geographical distribution on this island. Updated catalogues of the Pedipalpi (Amblypygi, Schizomida, Thelyphonida) and Solifugae of Central America and the West Indies are also included.","author":[{"dropping-particle":"","family":"Armas","given":"L.F.","non-dropping-particle":"De","parse-names":false,"suffix":""}],"container-title":"Revista ibérica de Aracnología","id":"ITEM-4","issued":{"date-parts":[["2004"]]},"page":"1-63","title":"Arácnidos de República Dominicana. Palpigradi, Schizomida, Solifugae y Thelyphonida (Chelicerata: Arachnida)","type":"article-journal","volume":"especial m"},"uris":["http://www.mendeley.com/documents/?uuid=6eae48d0-8a1b-454c-b2c7-e4577bf26842"]}],"mendeley":{"formattedCitation":"(De Armas, 2010a; Teruel, 2003; De Armas &amp; Abud Antun, 2002; De Armas, 2004a)","plainTextFormattedCitation":"(De Armas, 2010a; Teruel, 2003; De Armas &amp; Abud Antun, 2002; De Armas, 2004a)","previouslyFormattedCitation":"(De Armas, 2010a; Teruel, 2003; De Armas &amp; Abud Antun, 2002; De Armas, 2004a)"},"properties":{"noteIndex":0},"schema":"https://github.com/citation-style-language/schema/raw/master/csl-citation.json"}</w:instrText>
      </w:r>
      <w:r w:rsidR="00A9449E">
        <w:fldChar w:fldCharType="separate"/>
      </w:r>
      <w:r w:rsidR="00A9449E" w:rsidRPr="00A9449E">
        <w:rPr>
          <w:noProof/>
        </w:rPr>
        <w:t>(De Armas, 2010a; Teruel, 2003; De Armas &amp; Abud Antun, 2002; De Armas, 2004a)</w:t>
      </w:r>
      <w:r w:rsidR="00A9449E">
        <w:fldChar w:fldCharType="end"/>
      </w:r>
      <w:r w:rsidR="00A9449E">
        <w:fldChar w:fldCharType="begin" w:fldLock="1"/>
      </w:r>
      <w:r w:rsidR="00A9449E">
        <w:instrText>ADDIN CSL_CITATION {"citationItems":[{"id":"ITEM-1","itemData":{"abstract":"A. Saco # 601, esquina a Barnada; Santiago de Cuba 90100 Cuba ௅ rteruel@bioeco.ciges.inf.cu 2 Apartado Postal # 4327; San Antonio de los Baños, Artemisa 32500 Cuba. Resumen: Se describe Rowlandius guama sp.n., a partir de ejemplares de ambos sexos procedentes de una localidad costera del sur de la Sierra Maestra, en la provincia de Santiago de Cuba. De acuerdo con la morfología de los pedipalpos y el flagelo de los machos adultos, así como de las espermatecas femeninas, esta especie está muy estrechamente relacionada con Rowlandius se-rrano Teruel, 2003 y Rowlandius vinai Teruel, 2003, ambas igualmente habitantes de la Sierra Maestra. Palabras clave: Schizomida, Hubbardiidae, Rowlandius, especie nueva, Cuba oriental. A new Rowlandius Reddell &amp; Cokendolpher 1995 from Sierra Maestra, eastern Cuba (Schizomida: Hubbardiidae) Abstract: Rowlandius guama sp.n. is described upon specimens of both sexes collected from a single coastal locality in the south-ern Sierra Maestra mountains, in Santiago de Cuba province. According to the morphology of the male pedipalps and flagellum, as well as the female spermathecae, this species is very closely related to Rowlandius serrano Teruel, 2003 and Rowlandius vinai Te-ruel, 2003, both also occurring at the Sierra Maestra.","author":[{"dropping-particle":"","family":"Teruel","given":"R.","non-dropping-particle":"","parse-names":false,"suffix":""},{"dropping-particle":"","family":"Armas","given":"L.F.","non-dropping-particle":"De","parse-names":false,"suffix":""}],"container-title":"Revista Iberica de Aracnologia","id":"ITEM-1","issued":{"date-parts":[["2012"]]},"page":"5-8","title":"Un nuevo Rowlandius Reddell &amp; Cokendolpher 1995 de la Sierra Maestra, Cuba Oriental (Schizomida: Hubbardiidae)","type":"article-journal","volume":"21"},"uris":["http://www.mendeley.com/documents/?uuid=2441ff21-0b17-4c40-8c50-08d4f875ea7a"]},{"id":"ITEM-2","itemData":{"author":[{"dropping-particle":"","family":"Teruel","given":"R.","non-dropping-particle":"","parse-names":false,"suffix":""}],"container-title":"Revista Ibérica de Aracnología","id":"ITEM-2","issued":{"date-parts":[["2004"]]},"page":"31-42","title":"NUEVAS ADICIONES A LA FAUNA DE ESQUIZÓMIDOS DE CUBA ORIENTAL, CON LA DESCRIPCIÓN DE CUATRO NUEVAS ESPECIES (SCHIZOMIDA: HUBBARDIIDAE)","type":"article-journal","volume":"9"},"uris":["http://www.mendeley.com/documents/?uuid=27bd85d6-6ecd-40f7-83f2-f2edf94ff9c2"]},{"id":"ITEM-3","itemData":{"DOI":"10.5281/zenodo.183403","author":[{"dropping-particle":"","family":"Santos","given":"A.J.","non-dropping-particle":"","parse-names":false,"suffix":""},{"dropping-particle":"","family":"Dias","given":"S.C.","non-dropping-particle":"","parse-names":false,"suffix":""},{"dropping-particle":"","family":"Brescovit","given":"A.D.","non-dropping-particle":"","parse-names":false,"suffix":""},{"dropping-particle":"","family":"Santos","given":"P.P.","non-dropping-particle":"","parse-names":false,"suffix":""}],"container-title":"Zootaxa","id":"ITEM-3","issued":{"date-parts":[["2008"]]},"page":"53-60","title":"The arachnid order Schizomida in the Brazilian Atlantic Forest: a new species of Rowlandius and new records of Stenochrus portoricensis (Schizomida: Hubbardiidae)","type":"article-journal","volume":"1850"},"uris":["http://www.mendeley.com/documents/?uuid=be35425e-27fc-4bfb-b09e-9e304ed8d844"]},{"id":"ITEM-4","itemData":{"DOI":"10.26049/ASP78-2-2020-03","abstract":"Abstract — Three new species of the short-tailed whipscorpion genus Surazomus Reddell &amp; Cokendolpher (Hubbardiidae Cook, 1899) are described from Mexico: Surazomus chiapasensis sp.n., from Chiapas, Surazomus escondido sp.n., and Surazomus peregrinus sp.n., both from Oaxaca. Surazomus was previously known primarily from South America, its northernmost record reported from Costa Rica. The placement of the new species within Surazomus is tested and verified with a phylogenetic analysis, integrating morphology and DNA sequence data for a representative sample of ingroup and outgroup taxa. Biogeographical implications are discussed.","author":[{"dropping-particle":"","family":"Monjaraz-Ruedas","given":"R.","non-dropping-particle":"","parse-names":false,"suffix":""},{"dropping-particle":"","family":"Prendini","given":"L.","non-dropping-particle":"","parse-names":false,"suffix":""},{"dropping-particle":"","family":"Francke","given":"O.F.","non-dropping-particle":"","parse-names":false,"suffix":""}],"container-title":"Arthropod Systematics &amp; Phylogeny","id":"ITEM-4","issue":"2","issued":{"date-parts":[["2020"]]},"page":"245 - 263","title":"First species of Surazomus ( Schizomida : Hubbardiidae ) from North America illuminate biogeography of short- tailed whipscorpions in the New World","type":"article-journal","volume":"78"},"uris":["http://www.mendeley.com/documents/?uuid=a06705ef-ceaa-4b26-b852-c54c81402bb8"]}],"mendeley":{"formattedCitation":"(Teruel &amp; De Armas, 2012; Teruel, 2004; Santos et al., 2008; Monjaraz-Ruedas, Prendini &amp; Francke, 2020)","plainTextFormattedCitation":"(Teruel &amp; De Armas, 2012; Teruel, 2004; Santos et al., 2008; Monjaraz-Ruedas, Prendini &amp; Francke, 2020)","previouslyFormattedCitation":"(Teruel &amp; De Armas, 2012; Teruel, 2004; Santos et al., 2008; Monjaraz-Ruedas, Prendini &amp; Francke, 2020)"},"properties":{"noteIndex":0},"schema":"https://github.com/citation-style-language/schema/raw/master/csl-citation.json"}</w:instrText>
      </w:r>
      <w:r w:rsidR="00A9449E">
        <w:fldChar w:fldCharType="separate"/>
      </w:r>
      <w:r w:rsidR="00A9449E" w:rsidRPr="00A9449E">
        <w:rPr>
          <w:noProof/>
        </w:rPr>
        <w:t>(Teruel &amp; De Armas, 2012; Teruel, 2004; Santos et al., 2008; Monjaraz-Ruedas, Prendini &amp; Francke, 2020)</w:t>
      </w:r>
      <w:r w:rsidR="00A9449E">
        <w:fldChar w:fldCharType="end"/>
      </w:r>
      <w:r w:rsidR="00A9449E">
        <w:fldChar w:fldCharType="begin" w:fldLock="1"/>
      </w:r>
      <w:r w:rsidR="00A9449E">
        <w:instrText>ADDIN CSL_CITATION {"citationItems":[{"id":"ITEM-1","itemData":{"abstract":"Centro Oriental de Ecosistemas y Biodiversidad (BIOECO), Museo de Historia Natural \"Tomás Romay\" José A. Saco # 601, esquina a Barnada; Santiago de Cuba 90100. Cuba ௅ rteruel@bioeco.ciges.inf.cu Resumen: Se describe Rowlandius martinezi sp.n. a partir de un macho heteromorfo capturado en una caverna del Macizo de Guamuhaya, provincia de Sancti Spíritus (Cuba). Según la morfología de los pedipalpos y el flagelo, esta especie está muy estre-chamente relacionada con otras cuatro del mismo macizo montañoso: Rowlandius biconourus (Rowland &amp; Reddell 1979), Rowlan-dius ramosi Armas 2007, Rowlandius recuerdo (Armas 1989) y Rowlandius tomasi Armas 2007. Palabras clave: Schizomida, Hubbardiidae, Rowlandius, especie nueva, Cuba central. A new Rowlandius Reddell &amp; Cokendolpher 1995 from Guamuhaya mountains, central Cuba (Schizomida: Hubbardiidae) Abstract: Rowlandius martinezi sp.n. is described from a single heteromorphic male collected in a cave of the Guamuhaya moun-tains, Sancti Spíritus province (Cuba). According to the morphology of the male pedipalps and flagellum, this species is very closely related to four others from the same mountain chain: Rowlandius biconourus (Rowland &amp; Reddell 1979), Rowlandius ramosi Armas 2007, Rowlandius recuerdo (Armas 1989), and Rowlandius tomasi Armas 2007.","author":[{"dropping-particle":"","family":"Teruel","given":"R.","non-dropping-particle":"","parse-names":false,"suffix":""}],"container-title":"Revista Iberica de Aracnologia","id":"ITEM-1","issued":{"date-parts":[["2012"]]},"page":"61-64","title":"Un nuevo Rowlandius Reddel &amp; Cokendolpher 1995 del Macizo de Guamahuaya, Cuba Central (Schizomida, Hubbariidae)","type":"article-journal","volume":"21"},"uris":["http://www.mendeley.com/documents/?uuid=6b41da29-d1b0-4047-8b71-192cfe9e17e6"]},{"id":"ITEM-2","itemData":{"ISSN":"1576-9518","author":[{"dropping-particle":"","family":"Armas","given":"L.F.","non-dropping-particle":"De","parse-names":false,"suffix":""}],"container-title":"Revista ibérica de aracnología","id":"ITEM-2","issue":"10","issued":{"date-parts":[["2004"]]},"page":"211-214","title":"Nueva especie de Rowlandius Reddell &amp; Cokendolpher, 1995 (Schizomida:Hubbardiidae) de Cuba oriental","type":"article-journal","volume":"1995"},"uris":["http://www.mendeley.com/documents/?uuid=55294d98-7490-4ce1-a071-56e69af33f29"]},{"id":"ITEM-3","itemData":{"author":[{"dropping-particle":"","family":"Dumitresco","given":"M.","non-dropping-particle":"","parse-names":false,"suffix":""}],"container-title":"Résultats des Expéditions Biospéologiques Cubano-Roumaines à Cuba","id":"ITEM-3","issued":{"date-parts":[["1973"]]},"page":"279-292","title":"Deux espèces nouvelles du genre Schizomus (Schizomida), trouvées à Cuba.","type":"article"},"uris":["http://www.mendeley.com/documents/?uuid=5e2d5ab0-fcd4-40ad-b561-05352f6a3246"]},{"id":"ITEM-4","itemData":{"DOI":"10.3897/zookeys.632.9337","ISSN":"13132970","abstract":"The Rowlandius dumitrescoae species group is reviewed and rediagnosed, and its composition is revised. The group now includes R. cousinensis, R. decui, R. dumitrescoae, R. insignis, R. linsduarte, R. monensis, R. peckorum, R. potiguar, R. sul, R. ubajara, and R. pedrosoi sp. n. A new species is described from a cave in northeast Brazil (Santa Quitéria, Ceará). Identification keys and distributional maps are provided for the species of the group. Sixteen species of Schizomida, including five of Rowlandius, are currently recognized from Brazil.","author":[{"dropping-particle":"","family":"Giupponi","given":"A.P.L.","non-dropping-particle":"","parse-names":false,"suffix":""},{"dropping-particle":"","family":"Miranda","given":"G.S.","non-dropping-particle":"","parse-names":false,"suffix":""},{"dropping-particle":"","family":"Manzanilla","given":"O.V.","non-dropping-particle":"","parse-names":false,"suffix":""}],"container-title":"ZooKeys","id":"ITEM-4","issued":{"date-parts":[["2016"]]},"page":"13-34","title":"Rowlandius dumitrescoae species group: New diagnosis, key and description of new cave-dwelling species from Brazil (Schizomida, Hubbardiidae)","type":"article-journal","volume":"632"},"uris":["http://www.mendeley.com/documents/?uuid=665c7e95-55eb-4fe8-b404-221932c0810a"]},{"id":"ITEM-5","itemData":{"DOI":"10.1371/journal.pone.0063616","ISSN":"19326203","PMID":"23723989","abstract":"Two new species of the arachnid order Schizomida, Rowlandius ubajara sp.nov. and Rowlandius potiguar sp.nov., are described based on both male and female specimens collected in caves from northeastern Brazil. Rowlandius ubajara is known only from the Ubajara Cave, in the state of Ceará; R. potiguar is recorded from 20 caves of the Apodi Limestone Group, in the state of Rio Grande do Norte. A remarkable dimorphism in male pedipalp length is described and analyzed in R. potiguar. The distribution of male pedipalp length is clearly bimodal in the species, but the two male morphs (homeomorphic and heteromorphic) present some overlap in the sizes of this structure. Moreover, males show a steeper allometry in pedipalp length than females, indicating that this trait is under a different selective regime in males and in females.","author":[{"dropping-particle":"","family":"Santos","given":"A.J.","non-dropping-particle":"","parse-names":false,"suffix":""},{"dropping-particle":"","family":"Ferreira","given":"R.L.","non-dropping-particle":"","parse-names":false,"suffix":""},{"dropping-particle":"","family":"Buzatto","given":"B.A.","non-dropping-particle":"","parse-names":false,"suffix":""}],"container-title":"PLoS ONE","id":"ITEM-5","issue":"5","issued":{"date-parts":[["2013"]]},"page":"1-12","title":"Two New Cave-Dwelling Species of the Short-Tailed Whipscorpion Genus Rowlandius (Arachnida: Schizomida: Hubbardiidae) from Northeastern Brazil, with Comments on Male Dimorphism","type":"article-journal","volume":"8"},"uris":["http://www.mendeley.com/documents/?uuid=cd329fd9-12ff-3b86-9447-55ad4008f7d9"]}],"mendeley":{"formattedCitation":"(Teruel, 2012; De Armas, 2004b; Dumitresco, 1973; Giupponi, Miranda &amp; Manzanilla, 2016; Santos, Ferreira &amp; Buzatto, 2013)","plainTextFormattedCitation":"(Teruel, 2012; De Armas, 2004b; Dumitresco, 1973; Giupponi, Miranda &amp; Manzanilla, 2016; Santos, Ferreira &amp; Buzatto, 2013)","previouslyFormattedCitation":"(Teruel, 2012; De Armas, 2004b; Dumitresco, 1973; Giupponi, Miranda &amp; Manzanilla, 2016; Santos, Ferreira &amp; Buzatto, 2013)"},"properties":{"noteIndex":0},"schema":"https://github.com/citation-style-language/schema/raw/master/csl-citation.json"}</w:instrText>
      </w:r>
      <w:r w:rsidR="00A9449E">
        <w:fldChar w:fldCharType="separate"/>
      </w:r>
      <w:r w:rsidR="00A9449E" w:rsidRPr="00A9449E">
        <w:rPr>
          <w:noProof/>
        </w:rPr>
        <w:t>(Teruel, 2012; De Armas, 2004b; Dumitresco, 1973; Giupponi, Miranda &amp; Manzanilla, 2016; Santos, Ferreira &amp; Buzatto, 2013)</w:t>
      </w:r>
      <w:r w:rsidR="00A9449E">
        <w:fldChar w:fldCharType="end"/>
      </w:r>
      <w:r w:rsidR="00A9449E">
        <w:fldChar w:fldCharType="begin" w:fldLock="1"/>
      </w:r>
      <w:r w:rsidR="00A9449E">
        <w:instrText>ADDIN CSL_CITATION {"citationItems":[{"id":"ITEM-1","itemData":{"DOI":"10.5962/bhl.part.76039","ISSN":"0035-418X","author":[{"dropping-particle":"","family":"Brignoli","given":"P.M.","non-dropping-particle":"","parse-names":false,"suffix":""}],"container-title":"Revue suisse de zoologie.","id":"ITEM-1","issue":"May","issued":{"date-parts":[["1974"]]},"page":"731-735","title":"Un nuovo Schizomida delle Batu Caves in Malesia (Arachnida, Schizomida)","type":"article-journal","volume":"81"},"uris":["http://www.mendeley.com/documents/?uuid=18aa2cb5-a2ea-4f28-90eb-44c4c932126f"]},{"id":"ITEM-2","itemData":{"author":[{"dropping-particle":"","family":"Bastawade","given":"D.B.","non-dropping-particle":"","parse-names":false,"suffix":""}],"container-title":"Fauna of Arunachal Pradesh, State Fauna Series","id":"ITEM-2","issue":"2","issued":{"date-parts":[["2006"]]},"page":"449-465","title":"Arachnida: Scorpionida, Uropygi, Schizomida and Oncopodid Opiliones (Chelicerata)","type":"chapter","volume":"13"},"uris":["http://www.mendeley.com/documents/?uuid=00645680-7318-4500-b942-db20e24c4a39"]},{"id":"ITEM-3","itemData":{"ISBN":"1297531000","ISSN":"00280836","author":[{"dropping-particle":"","family":"Hansen","given":"H.J.","non-dropping-particle":"","parse-names":false,"suffix":""}],"container-title":"Studies on Arhtropoda","id":"ITEM-3","issued":{"date-parts":[["1921"]]},"page":"12-19","title":"Studies on Arthropoda","type":"article-journal","volume":"1"},"uris":["http://www.mendeley.com/documents/?uuid=7eea0421-f4cc-4de4-932a-42e1ae8e804f"]},{"id":"ITEM-4","itemData":{"DOI":"10.1038/001189d0","ISBN":"0709453000","ISSN":"0028-0836","author":[{"dropping-particle":"","family":"Cambridge","given":"O.P.","non-dropping-particle":"","parse-names":false,"suffix":""}],"container-title":"Magazine of Natural History","id":"ITEM-4","issue":"December","issued":{"date-parts":[["1872"]]},"page":"409-413 + plate XXII","title":"On a new Family and Genus and two new Species of Thelyphonidea","type":"article-journal","volume":"60"},"uris":["http://www.mendeley.com/documents/?uuid=9354c152-24e8-42fc-a01e-76ccfea968a1"]},{"id":"ITEM-5","itemData":{"DOI":"10.11646/zootaxa.3852.2.4","ISBN":"0079-0354","author":[{"dropping-particle":"","family":"Reddell","given":"J.R.","non-dropping-particle":"","parse-names":false,"suffix":""},{"dropping-particle":"","family":"Cokendolpher","given":"J.C.","non-dropping-particle":"","parse-names":false,"suffix":""}],"container-title":"Pearce Sellards Series","id":"ITEM-5","issued":{"date-parts":[["1991"]]},"page":"1-24","title":"Redescription of Schizomus crassicaudatus (Pickard-Cambridge) and diagnoses of Hubbardia (Cook), Stenochrus (Chamberlin), and Sotanostenochrus New genus: with description of a new species of Hubbardia from California (Arachnida: Schizomida: Hubbardiidae)","type":"article-journal","volume":"47"},"uris":["http://www.mendeley.com/documents/?uuid=af9ce252-9dce-4e13-8f60-9b2e5ab8b0ef"]},{"id":"ITEM-6","itemData":{"DOI":"10.1080/00222935708655920","ISSN":"0374-5481","author":[{"dropping-particle":"","family":"Fernando","given":"E.F.W.","non-dropping-particle":"","parse-names":false,"suffix":""}],"container-title":"Annals and Magazine of Natural History","id":"ITEM-6","issue":"109","issued":{"date-parts":[["1957"]]},"page":"13-16","title":" A new species of Schizomus ( Trithyreus ) from Ceylon ","type":"article-journal","volume":"10"},"uris":["http://www.mendeley.com/documents/?uuid=2b4aa781-bdb1-4b96-8e95-c889b760fedb"]},{"id":"ITEM-7","itemData":{"DOI":"10.5962/bhl.part.7899","ISSN":"0035-418X","author":[{"dropping-particle":"","family":"Giltay","given":"L.","non-dropping-particle":"","parse-names":false,"suffix":""}],"container-title":"Musée royal d'Histoire naturelle de Belgique","id":"ITEM-7","issue":"32","issued":{"date-parts":[["1935"]]},"page":"1-8","title":"Notes Arachnologiques Africaines","type":"article-journal","volume":"11"},"uris":["http://www.mendeley.com/documents/?uuid=c13df694-35b1-40e5-9002-103ac0e37821"]},{"id":"ITEM-8","itemData":{"author":[{"dropping-particle":"","family":"Hansen","given":"H.J.","non-dropping-particle":"","parse-names":false,"suffix":""}],"container-title":"Archives de Zoologie Expérimentale et Générale","id":"ITEM-8","issued":{"date-parts":[["1926"]]},"page":"161-166","title":"Trithyreus cavernicola n. sp. A new form of the tribe Tartarides (the order Pedipalpi) from tropical East Africa and Zanzibar","type":"article-journal","volume":"65"},"uris":["http://www.mendeley.com/documents/?uuid=27d625ca-c5a5-472c-974f-41eb5175b2ce"]},{"id":"ITEM-9","itemData":{"author":[{"dropping-particle":"","family":"Gravely","given":"F.H.","non-dropping-particle":"","parse-names":false,"suffix":""}],"container-title":"Records of the Indian Museum","id":"ITEM-9","issued":{"date-parts":[["1912"]]},"page":"107-110","title":"IV New Oriental Tartarides","type":"article-journal","volume":"7"},"uris":["http://www.mendeley.com/documents/?uuid=9a439c69-7eaa-4ec8-9d72-dcff42f28e11"]}],"mendeley":{"formattedCitation":"(Brignoli, 1974b; Bastawade, 2006; Hansen, 1921; Cambridge, 1872; Reddell &amp; Cokendolpher, 1991; Fernando, 1957; Giltay, 1935; Hansen, 1926; Gravely, 1912)","plainTextFormattedCitation":"(Brignoli, 1974b; Bastawade, 2006; Hansen, 1921; Cambridge, 1872; Reddell &amp; Cokendolpher, 1991; Fernando, 1957; Giltay, 1935; Hansen, 1926; Gravely, 1912)","previouslyFormattedCitation":"(Brignoli, 1974b; Bastawade, 2006; Hansen, 1921; Cambridge, 1872; Reddell &amp; Cokendolpher, 1991; Fernando, 1957; Giltay, 1935; Hansen, 1926; Gravely, 1912)"},"properties":{"noteIndex":0},"schema":"https://github.com/citation-style-language/schema/raw/master/csl-citation.json"}</w:instrText>
      </w:r>
      <w:r w:rsidR="00A9449E">
        <w:fldChar w:fldCharType="separate"/>
      </w:r>
      <w:r w:rsidR="00A9449E" w:rsidRPr="00A9449E">
        <w:rPr>
          <w:noProof/>
        </w:rPr>
        <w:t>(Brignoli, 1974b; Bastawade, 2006; Hansen, 1921; Cambridge, 1872; Reddell &amp; Cokendolpher, 1991; Fernando, 1957; Giltay, 1935; Hansen, 1926; Gravely, 1912)</w:t>
      </w:r>
      <w:r w:rsidR="00A9449E">
        <w:fldChar w:fldCharType="end"/>
      </w:r>
      <w:r w:rsidR="00A9449E">
        <w:fldChar w:fldCharType="begin" w:fldLock="1"/>
      </w:r>
      <w:r w:rsidR="00754F23">
        <w:instrText>ADDIN CSL_CITATION {"citationItems":[{"id":"ITEM-1","itemData":{"author":[{"dropping-particle":"","family":"Hansen","given":"H.J.","non-dropping-particle":"","parse-names":false,"suffix":""}],"container-title":"Wissenschaftliche Ergebnisse der Schwedischen Zoologischen Expedition nach dem Kilimandjaro, dem Meru und den umgebenden Massaisteppen Deutsch-Ostafrikas 1905-1906","id":"ITEM-1","issued":{"date-parts":[["1910"]]},"page":"83-84","title":"Tartarides. In Sjöstedt, Y. (ed.)","type":"chapter"},"uris":["http://www.mendeley.com/documents/?uuid=49b34c07-c8ab-4c1c-9e62-9ffba91ac0f7"]},{"id":"ITEM-2","itemData":{"author":[{"dropping-particle":"","family":"Lawrence","given":"R.F.","non-dropping-particle":"","parse-names":false,"suffix":""}],"container-title":"Revue de Zoologie et de Bontanique Africaines","id":"ITEM-2","issued":{"date-parts":[["1952"]]},"page":"1-17","title":"A collection of cavernicolous and termitophilous Arachnida from the Belgian Congo","type":"article-journal","volume":"46"},"uris":["http://www.mendeley.com/documents/?uuid=2579f488-3e3b-4b69-9c12-4a0fffdd1870"]},{"id":"ITEM-3","itemData":{"ISBN":"1297531000","ISSN":"00280836","author":[{"dropping-particle":"","family":"Hansen","given":"H.J.","non-dropping-particle":"","parse-names":false,"suffix":""}],"container-title":"Studies on Arhtropoda","id":"ITEM-3","issued":{"date-parts":[["1921"]]},"page":"12-19","title":"Studies on Arthropoda","type":"article-journal","volume":"1"},"uris":["http://www.mendeley.com/documents/?uuid=7eea0421-f4cc-4de4-932a-42e1ae8e804f"]},{"id":"ITEM-4","itemData":{"author":[{"dropping-particle":"","family":"Rémy","given":"P.A.","non-dropping-particle":"","parse-names":false,"suffix":""}],"container-title":"Bulletin de la Société Entomologique de France","id":"ITEM-4","issue":"2","issued":{"date-parts":[["1946"]]},"page":"19-21","title":"Description d' un Tartaride nouveau d' Indochine","type":"article-journal","volume":"51"},"uris":["http://www.mendeley.com/documents/?uuid=0a51fb3d-a197-4977-a40f-300b15a9b28b"]},{"id":"ITEM-5","itemData":{"author":[{"dropping-particle":"","family":"Börner","given":"C.","non-dropping-particle":"","parse-names":false,"suffix":""}],"container-title":"Zoologica, Stuttgart","id":"ITEM-5","issued":{"date-parts":[["1904"]]},"title":"Beiträge zur Morphologie der Arthropoden","type":"article-journal","volume":"42"},"uris":["http://www.mendeley.com/documents/?uuid=b0a1136e-2981-437d-abb4-6d9c8b8acb71"]},{"id":"ITEM-6","itemData":{"author":[{"dropping-particle":"","family":"Roewer","given":"C.F.","non-dropping-particle":"","parse-names":false,"suffix":""}],"container-title":"Annales du Musée Royal de l'Afrique Centrale","id":"ITEM-6","issue":"1","issued":{"date-parts":[["1954"]]},"page":"261-268","title":"Über einige Solifugen und Pedipali der äthiopischen Region","type":"article-journal","volume":"(Zool.) 4"},"uris":["http://www.mendeley.com/documents/?uuid=5304d852-b261-49b0-abe8-0ebda477c43b"]}],"mendeley":{"formattedCitation":"(Hansen, 1910; Lawrence, 1952; Hansen, 1921; Rémy, 1946; Börner, 1904; Roewer, 1954)","plainTextFormattedCitation":"(Hansen, 1910; Lawrence, 1952; Hansen, 1921; Rémy, 1946; Börner, 1904; Roewer, 1954)","previouslyFormattedCitation":"(Hansen, 1910; Lawrence, 1952; Hansen, 1921; Rémy, 1946; Börner, 1904; Roewer, 1954)"},"properties":{"noteIndex":0},"schema":"https://github.com/citation-style-language/schema/raw/master/csl-citation.json"}</w:instrText>
      </w:r>
      <w:r w:rsidR="00A9449E">
        <w:fldChar w:fldCharType="separate"/>
      </w:r>
      <w:r w:rsidR="00754F23" w:rsidRPr="00754F23">
        <w:rPr>
          <w:noProof/>
        </w:rPr>
        <w:t xml:space="preserve">(Hansen, 1910; Lawrence, 1952; Hansen, 1921; </w:t>
      </w:r>
      <w:r w:rsidR="00754F23" w:rsidRPr="00754F23">
        <w:rPr>
          <w:noProof/>
        </w:rPr>
        <w:lastRenderedPageBreak/>
        <w:t>Rémy, 1946; Börner, 1904; Roewer, 1954)</w:t>
      </w:r>
      <w:r w:rsidR="00A9449E">
        <w:fldChar w:fldCharType="end"/>
      </w:r>
      <w:r w:rsidR="00754F23">
        <w:fldChar w:fldCharType="begin" w:fldLock="1"/>
      </w:r>
      <w:r w:rsidR="00754F23">
        <w:instrText>ADDIN CSL_CITATION {"citationItems":[{"id":"ITEM-1","itemData":{"author":[{"dropping-particle":"","family":"Chamberlin","given":"R.V.","non-dropping-particle":"","parse-names":false,"suffix":""},{"dropping-particle":"","family":"Ivie","given":"W.","non-dropping-particle":"","parse-names":false,"suffix":""}],"container-title":"Carnegie Institute Washington, Publications","id":"ITEM-1","issued":{"date-parts":[["1938"]]},"page":"101-107","title":"Arachnida of the orders Pedipalpida, Scorpionida and Ricinulida","type":"article-journal","volume":"491"},"uris":["http://www.mendeley.com/documents/?uuid=5107feae-a2f1-4131-be33-172e40d0eb9b"]},{"id":"ITEM-2","itemData":{"ISBN":"0037761000239","ISSN":"0006-324X","PMID":"1536434","author":[{"dropping-particle":"","family":"Chamberlin","given":"R.V.","non-dropping-particle":"","parse-names":false,"suffix":""}],"container-title":"Proceedings of the Biological Society of Washington","id":"ITEM-2","issue":"March","issued":{"date-parts":[["1922"]]},"page":"11-12","title":"Two new American arachnids of the order Pedipalpida","type":"article-journal","volume":"35"},"uris":["http://www.mendeley.com/documents/?uuid=1f3b052b-303c-475a-a2e5-e648727c67f3"]},{"id":"ITEM-3","itemData":{"author":[{"dropping-particle":"","family":"Armas","given":"L.F.","non-dropping-particle":"De","parse-names":false,"suffix":""}],"container-title":"Revista Nicaragua Entmologica","id":"ITEM-3","issued":{"date-parts":[["1995"]]},"page":"9-15","title":"Arácnidos de Nicaragua. 5. Nueva especie de Stenochrus (Schizomida: Hubbardiidae)","type":"article-journal","volume":"34"},"uris":["http://www.mendeley.com/documents/?uuid=ef36d487-c716-4968-a044-23e9f6a98cd6"]},{"id":"ITEM-4","itemData":{"abstract":"doi: 10.1093/isd/ixab032 Insect Systematics and Diversity, 27 January 2022 Abstract: Whereas morphology remains a powerful tool for the diagnosis and description of short-tailed whip scorpions, or schizomids (Order Schizomida Petrunkevitch, 1945), especially when adults of both sexes are available, the systematics of some schizomid taxa is difficult to resolve due to a lack of characters in these morphologically conserved arachnids. Stenochrus portoricensis Chamberlin, 1922, defined on a single character of the female spermathecae, is the most widespread schizomid in the New World. Numerous records in the Neotropics, from the southern United States to Brazil, throughout the Caribbean, and further afield, including the Galapagos Islands and Europe, raise the question as to whether S. portoricensis is indeed a single widespread species or a complex of multiple species with conserved morphology? The present study uses a multilocus dataset and the broadest geographical sample currently available to address the phylogeography of S. portoricensis with molecular divergence dating and ancestral area reconstruction of all currently known species of Stenochrus Chamberlin, 1922. Analyses recovered S. portoricensis as paraphyletic. Two species previously synonymized are revalidated and transferred to Stenochrus. Population structure analyses recovered the remaining samples of S. portoricensis as a single monophyletic species with low genetic divergence and comprising two subclades. Ancestral area reconstruction suggests a Mesoamerican origin for Stenochrus, which contains a widespread species, recently introduced to multiple localities. Introductions to Europe and the Caribbean occurred from a single clade in the Yucatán Peninsula, Mexico, within which genetic divergence is minimal, confirming the hypothesis of multiple independent introductions with successful colonization facilitated by parthenogenetic reproduction.","author":[{"dropping-particle":"","family":"Monjaraz-Ruedas","given":"R.","non-dropping-particle":"","parse-names":false,"suffix":""},{"dropping-particle":"","family":"Francke","given":"O.F.","non-dropping-particle":"","parse-names":false,"suffix":""},{"dropping-particle":"","family":"Prendini","given":"L.","non-dropping-particle":"","parse-names":false,"suffix":""}],"container-title":"Insect Systematics and Diversity","id":"ITEM-4","issue":"1","issued":{"date-parts":[["2022"]]},"page":"1-17","title":"World Travelers: Parthenogenesis and Ecological Tolerance Enable Multiple Colonization Events by the Widespread (Schizomida: Hubbardiidae)","type":"article-journal","volume":"6"},"uris":["http://www.mendeley.com/documents/?uuid=37634f85-1b51-49ba-9efa-a75cab6639cc"]},{"id":"ITEM-5","itemData":{"DOI":"10.5431/aramit4506","ISSN":"10184171","abstract":"The discovery of Stenochrus portoricensis Chamberlin, 1922 is the first record of the order Schizomida in Slovakia. Juvenile specimens and adult females were found in heated greenhouses in the Botanical Garden of the Comenius University in Bratislava, Slovakia. The main morphological characters of juveniles and adult females were studied and photographed.","author":[{"dropping-particle":"","family":"Christophoryová","given":"J.","non-dropping-particle":"","parse-names":false,"suffix":""},{"dropping-particle":"","family":"Šestáková","given":"A.","non-dropping-particle":"","parse-names":false,"suffix":""},{"dropping-particle":"","family":"Krumpál","given":"M.","non-dropping-particle":"","parse-names":false,"suffix":""},{"dropping-particle":"","family":"Fenďa","given":"P.","non-dropping-particle":"","parse-names":false,"suffix":""}],"container-title":"Arachnologische Mitteilungen","id":"ITEM-5","issue":"45","issued":{"date-parts":[["2013"]]},"page":"25-29","title":"First record of a schizomid, Stenochrus portoricensis (Schizomida: Hubbardiidae), in Slovakia","type":"article-journal"},"uris":["http://www.mendeley.com/documents/?uuid=eced9ddb-b000-43e1-a4b7-5a653e6221ea"]},{"id":"ITEM-6","itemData":{"author":[{"dropping-particle":"","family":"González-Sponga","given":"M.A.","non-dropping-particle":"","parse-names":false,"suffix":""}],"container-title":"Acta Biologica Venezuelica","id":"ITEM-6","issue":"2","issued":{"date-parts":[["1997"]]},"page":"1-10","title":"Arachnids of Venezuela. A new Genus and two new Species of Schizomidae and Redescription of Schizomus Simoni Hansen &amp; Sorensen, 1905 from Coastal Mountain range (Schizomida).","type":"article-journal","volume":"17"},"uris":["http://www.mendeley.com/documents/?uuid=3961fa1c-a8b8-4d80-b358-13cc75d97bd4"]},{"id":"ITEM-7","itemData":{"DOI":"10.11646/zootaxa.4311.1.5","ISSN":"11755334","abstract":"Schizomids are arachnids typically found on the ground of areas with rainforest, living in the moist litter. Here we describe Surazomus algodoal sp. nov. from a coastal, dry environment on an island of the state of Pará, Brazil, in the Atlantic Ocean. Only one male has been collected, but the morphology of the flagellum is unique. Surazomus algodoal sp. nov. represents the first epigean schizomid living only in a dry forest and the easternmost record for Surazomus Reddell &amp; Cokendolpher. The type of dry vegetation in which the animal was found covers only a small area and is endangered by human use. The new species is considered critically endangered using the IUCN criteria.","author":[{"dropping-particle":"","family":"Ruiz","given":"G.R.S.","non-dropping-particle":"","parse-names":false,"suffix":""},{"dropping-particle":"","family":"Valente","given":"R.M.","non-dropping-particle":"","parse-names":false,"suffix":""}],"container-title":"Zootaxa","id":"ITEM-7","issue":"1","issued":{"date-parts":[["2017"]]},"page":"81-95","title":"The first schizomid from a dry forest in South America (Arachnida: Schizomida)","type":"article-journal","volume":"4311"},"uris":["http://www.mendeley.com/documents/?uuid=c04d6a85-3d07-4fbb-a06b-e4268debbe12"]},{"id":"ITEM-8","itemData":{"ISBN":"1111111111","author":[{"dropping-particle":"","family":"Ruiz","given":"G.R.S.","non-dropping-particle":"","parse-names":false,"suffix":""},{"dropping-particle":"","family":"Valente","given":"R.M.","non-dropping-particle":"","parse-names":false,"suffix":""}],"container-title":"PLoS ONE","id":"ITEM-8","issue":"3","issued":{"date-parts":[["2019"]]},"page":"1-18","title":"Description of a new species of Surazomus (Arachnida: Schizomida), with comments on homology of male flagellum and mating march anchorage in the genus","type":"article-journal","volume":"14"},"uris":["http://www.mendeley.com/documents/?uuid=3f7ddaed-9d5a-4e36-b5e8-635204fdc8a3"]},{"id":"ITEM-9","itemData":{"DOI":"10.1371/journal.pone.0289370","ISBN":"1111111111","ISSN":"19326203","PMID":"37552704","abstract":"The male genitalia of Surazomus algodoal Ruiz &amp; Valente, 2017 are described. Since this is the first attempt to describe male genitalia in the schizomids, we propose new terminology to describe the sclerites of the male genital chamber in the order. We believe that the male genitalia may provide a large set of characters for taxonomic research in schizomids, as the female genitalia have proven to do. The setae and other cuticular structures were investigated using light and scanning electron microscopy (SEM). The female of S. algodoal is described for the first time, including the genitalia, and we highlight the sexual dimorphism present in the species. We also present descriptions of: 1) microtrichia, with respect to their presence/length/distribution, 2) cuticular sensilla, glandular openings and other cuticular structures, proposing new terminology, 3) setae of the pedipalpal trochanter and tarsus. Some changes on the terminology of setae of pedipalpal tibia are also given. These advances may be useful for description in other schizomids. The pygidial glands, mostly ignored in modern papers, were assessed and commented upon.","author":[{"dropping-particle":"","family":"Ruiz","given":"G.R.S.","non-dropping-particle":"","parse-names":false,"suffix":""},{"dropping-particle":"","family":"Valente","given":"R.M.","non-dropping-particle":"","parse-names":false,"suffix":""}],"container-title":"PloS one","id":"ITEM-9","issue":"8","issued":{"date-parts":[["2023"]]},"number-of-pages":"e0289370","title":"First description of the male genitalia in a short-tailed whipscorpion (Arachnida: Schizomida), description of the female, and comments on pygidial glands and cuticular ultrastructure of Surazomus algodoal Ruiz &amp; Valente, 2017","type":"book","volume":"18"},"uris":["http://www.mendeley.com/documents/?uuid=8ae96920-8a1d-47f1-90c2-48f2ee956a90"]}],"mendeley":{"formattedCitation":"(Chamberlin &amp; Ivie, 1938; Chamberlin, 1922; De Armas, 1995; Monjaraz-Ruedas, Francke &amp; Prendini, 2022; Christophoryová et al., 2013; González-Sponga, 1997; Ruiz &amp; Valente, 2017; Ruiz &amp; Valente, 2019; Ruiz &amp; Valente, 2023)","plainTextFormattedCitation":"(Chamberlin &amp; Ivie, 1938; Chamberlin, 1922; De Armas, 1995; Monjaraz-Ruedas, Francke &amp; Prendini, 2022; Christophoryová et al., 2013; González-Sponga, 1997; Ruiz &amp; Valente, 2017; Ruiz &amp; Valente, 2019; Ruiz &amp; Valente, 2023)","previouslyFormattedCitation":"(Chamberlin &amp; Ivie, 1938; Chamberlin, 1922; De Armas, 1995; Monjaraz-Ruedas, Francke &amp; Prendini, 2022; Christophoryová et al., 2013; González-Sponga, 1997; Ruiz &amp; Valente, 2017; Ruiz &amp; Valente, 2019; Ruiz &amp; Valente, 2023)"},"properties":{"noteIndex":0},"schema":"https://github.com/citation-style-language/schema/raw/master/csl-citation.json"}</w:instrText>
      </w:r>
      <w:r w:rsidR="00754F23">
        <w:fldChar w:fldCharType="separate"/>
      </w:r>
      <w:r w:rsidR="00754F23" w:rsidRPr="00754F23">
        <w:rPr>
          <w:noProof/>
        </w:rPr>
        <w:t>(Chamberlin &amp; Ivie, 1938; Chamberlin, 1922; De Armas, 1995; Monjaraz-Ruedas, Francke &amp; Prendini, 2022; Christophoryová et al., 2013; González-Sponga, 1997; Ruiz &amp; Valente, 2017; Ruiz &amp; Valente, 2019; Ruiz &amp; Valente, 2023)</w:t>
      </w:r>
      <w:r w:rsidR="00754F23">
        <w:fldChar w:fldCharType="end"/>
      </w:r>
      <w:r w:rsidR="00754F23">
        <w:fldChar w:fldCharType="begin" w:fldLock="1"/>
      </w:r>
      <w:r w:rsidR="00754F23">
        <w:instrText>ADDIN CSL_CITATION {"citationItems":[{"id":"ITEM-1","itemData":{"author":[{"dropping-particle":"","family":"Armas","given":"L.F.","non-dropping-particle":"De","parse-names":false,"suffix":""},{"dropping-particle":"","family":"Víquez","given":"C.","non-dropping-particle":"","parse-names":false,"suffix":""}],"container-title":"Revista Ibérica de Aracnología","id":"ITEM-1","issued":{"date-parts":[["2014"]]},"page":"71-75","title":"Aracnofauna de las Isla del Coco, Costa Rica, y descripción de un nuevo Surazomus (Schizomida: Hubbardiidae)","type":"article-journal","volume":"25"},"uris":["http://www.mendeley.com/documents/?uuid=03ea60d1-5c0c-41f1-98b8-540bd0431869"]},{"id":"ITEM-2","itemData":{"author":[{"dropping-particle":"","family":"Kraus","given":"O.","non-dropping-particle":"","parse-names":false,"suffix":""},{"dropping-particle":"","family":"Beck","given":"L.","non-dropping-particle":"","parse-names":false,"suffix":""}],"container-title":"Senckenbergiana biologica","id":"ITEM-2","issue":"5","issued":{"date-parts":[["1967"]]},"page":"401-405","title":"Taxonomie und Biologie von Thrityreus brasiliensis n. sp. (Arach.: Pedipalpi: Schizopeltidia).","type":"article-journal","volume":"48"},"uris":["http://www.mendeley.com/documents/?uuid=89dbf805-85fc-46f7-85db-1aec7964e2ae"]},{"id":"ITEM-3","itemData":{"DOI":"10.1590/s0031-10492010003700001","ISSN":"18070205","abstract":"Three new species of Costa Rican schizomids belonging to the genus Surazomus Reddell &amp; Cokendolpher, 1995, are described from Biological Station La Selva, Heredia province, and Biological Station Las Cruces, Coto Brus, Puntarenas province. Those additions raise to 16 the known nominal species of this genus and to nine the schizomid species recognized from Costa Rica.","author":[{"dropping-particle":"","family":"Armas","given":"L.F.","non-dropping-particle":"De","parse-names":false,"suffix":""},{"dropping-particle":"","family":"Manzanilla","given":"O.V.","non-dropping-particle":"","parse-names":false,"suffix":""},{"dropping-particle":"","family":"Víquez","given":"C.","non-dropping-particle":"","parse-names":false,"suffix":""}],"container-title":"Papeis Avulsos de Zoologia","id":"ITEM-3","issue":"37","issued":{"date-parts":[["2010"]]},"page":"77-86","title":"New species of Surazomus Reddell &amp; Cokendolpher, 1995 (Schizomida: Hubbardiidae) in Costa Rica","type":"article-journal","volume":"48"},"uris":["http://www.mendeley.com/documents/?uuid=fd85015d-ed6a-47fc-9185-13ffe44f7995"]},{"id":"ITEM-4","itemData":{"author":[{"dropping-particle":"","family":"Pinto-da-Rocha","given":"R.","non-dropping-particle":"","parse-names":false,"suffix":""}],"container-title":"Journal of Arachnology","id":"ITEM-4","issued":{"date-parts":[["1996"]]},"page":"265-267","title":"Surazomus chavin new species, first Schizomida (Hubbardiidae, Hubbardiinae) described from Peru","type":"article-journal","volume":"24"},"uris":["http://www.mendeley.com/documents/?uuid=ea821f69-70f4-43a6-9b35-73a406e9a56f"]},{"id":"ITEM-5","itemData":{"ISSN":"01777424","abstract":"Surazomus chavin Pinto-da-Rocha, 1996 has been rediscovered at the type locality in Panguana, Dept. Huanuco, Peru, after nearly three decades. As an addition to the original description the small and eyeless arachnid is photo-documented for the first time, combining autofluorescence and light microscopy. Analysis of original and new material results in emendations concerning some morphological features, e. g. the number of articles and the positions of setae on the female flagellum, and details of the male pedipalp.","author":[{"dropping-particle":"","family":"Friedrich","given":"S.","non-dropping-particle":"","parse-names":false,"suffix":""}],"container-title":"Spixiana","id":"ITEM-5","issue":"1","issued":{"date-parts":[["2014"]]},"page":"131-134","title":"The peruvian short-tailed whip scorpion Surazomus chavin – rediscovery after three decades and first photographic documentation: (Arachnida, Schizomida, Hubbardiidae)","type":"article-journal","volume":"37"},"uris":["http://www.mendeley.com/documents/?uuid=eaece051-8bb2-4617-b3e8-c7269519a59f"]},{"id":"ITEM-6","itemData":{"author":[{"dropping-particle":"","family":"Kraus","given":"O.","non-dropping-particle":"","parse-names":false,"suffix":""}],"container-title":"Senckenbergiana biologica","id":"ITEM-6","issue":"3","issued":{"date-parts":[["1957"]]},"page":"245-250","title":"Schizomidae aus Kolumbien (Arach., Pedipalpi-Schizopeltidia)*).","type":"article-journal","volume":"38"},"uris":["http://www.mendeley.com/documents/?uuid=4aa40c20-8fcd-4540-9959-7e709e2ed6d2"]}],"mendeley":{"formattedCitation":"(De Armas &amp; Víquez, 2014; Kraus &amp; Beck, 1967; De Armas, Manzanilla &amp; Víquez, 2010; Pinto-da-Rocha, 1996; Friedrich, 2014; Kraus, 1957)","plainTextFormattedCitation":"(De Armas &amp; Víquez, 2014; Kraus &amp; Beck, 1967; De Armas, Manzanilla &amp; Víquez, 2010; Pinto-da-Rocha, 1996; Friedrich, 2014; Kraus, 1957)","previouslyFormattedCitation":"(De Armas &amp; Víquez, 2014; Kraus &amp; Beck, 1967; De Armas, Manzanilla &amp; Víquez, 2010; Pinto-da-Rocha, 1996; Friedrich, 2014; Kraus, 1957)"},"properties":{"noteIndex":0},"schema":"https://github.com/citation-style-language/schema/raw/master/csl-citation.json"}</w:instrText>
      </w:r>
      <w:r w:rsidR="00754F23">
        <w:fldChar w:fldCharType="separate"/>
      </w:r>
      <w:r w:rsidR="00754F23" w:rsidRPr="00754F23">
        <w:rPr>
          <w:noProof/>
        </w:rPr>
        <w:t>(De Armas &amp; Víquez, 2014; Kraus &amp; Beck, 1967; De Armas, Manzanilla &amp; Víquez, 2010; Pinto-da-Rocha, 1996; Friedrich, 2014; Kraus, 1957)</w:t>
      </w:r>
      <w:r w:rsidR="00754F23">
        <w:fldChar w:fldCharType="end"/>
      </w:r>
      <w:r w:rsidR="00754F23">
        <w:fldChar w:fldCharType="begin" w:fldLock="1"/>
      </w:r>
      <w:r w:rsidR="00754F23">
        <w:instrText>ADDIN CSL_CITATION {"citationItems":[{"id":"ITEM-1","itemData":{"DOI":"10.1590/s0101-81752007000200009","ISSN":"01018175","abstract":"Surazomus paitit sp. nov nov. is described from the Caxiuanã National Forest, State of Pará, Brazil. The new species resembles S. manaus Cokendolpher &amp; Reddell, 2000 and S. arboreus Cokendolpher &amp; Reddell, 2000 due to the shape of the male flagellum (with three projections on the posterior region and two dorsal depressions arranged in a row); it differs from them by the presence of two spurs on the pedipalpal femur (instead of a single one in S. arboreus and none in S. manaus), and by the male flagellum with slightly convergent sides posteriad (instead of parallel sides in S. manaus).","author":[{"dropping-particle":"","family":"Bonaldo","given":"A.","non-dropping-particle":"","parse-names":false,"suffix":""},{"dropping-particle":"","family":"Pinto-da-Rocha","given":"R.","non-dropping-particle":"","parse-names":false,"suffix":""}],"container-title":"Revista Brasileira de Zoologia","id":"ITEM-1","issue":"2","issued":{"date-parts":[["2007"]]},"page":"323-326","title":"A new species of Surazomus (Arachnida, Schizomida) from Brazilian Oriental Amazonia","type":"article-journal","volume":"24"},"uris":["http://www.mendeley.com/documents/?uuid=06e0207f-4810-4e06-8e58-c970d779a4cf"]},{"id":"ITEM-2","itemData":{"DOI":"10.3906/zoo-1708-38","ISSN":"13036114","abstract":"A new species, Surazomus rafaeli sp. nov., is described based on a male from the State of Rondonia, Brazil. It is characterized by a long, pointed, and curved ventral projection on the pedipalp femur, and a short and conical ventral projection on the pedipalp patella. Moreover, the male flagellum has Vm5 distant from Vl1, lacks Dl2, and the middle portion of the flagellum's depression is raised and bearing Dm4.","author":[{"dropping-particle":"","family":"Salvatierra","given":"L.","non-dropping-particle":"","parse-names":false,"suffix":""}],"container-title":"Turkish Journal of Zoology","id":"ITEM-2","issue":"1","issued":{"date-parts":[["2018"]]},"page":"107-112","title":"A new species of Surazomus Reddell and Cokendolpher, 1995 (Arachnida: Schizomida) from Rondônia, Brazil","type":"article-journal","volume":"42"},"uris":["http://www.mendeley.com/documents/?uuid=55a5faa4-03dc-42ec-bdc6-499dc9b8b65d"]},{"id":"ITEM-3","itemData":{"DOI":"10.1636/H07-80.1","ISSN":"01618202","abstract":"Surazomus uarini n. sp. is described and illustrated based on specimens collected by beating on understory vegetation of Amazonian \"terra firme\" upland rain forests. A new cuticular structure, possibly a gland opening, is described on the female tarsus I and terminal flagellum. A putatively homologous structure is reported from the same body parts in an undescribed species of Rowlandius Reddell and Cokendolpher 1995; Stenochrus portoricensis Chamberlin 1922; Mastigoproctus maximus (Tarnani 1889); and Thelyphonellus amazonicus (Butler 1872); suggesting a new synapomorphy for the clade Uropygi (i.e., Schizomida + Thelyphonida).","author":[{"dropping-particle":"","family":"Santos","given":"A.J.","non-dropping-particle":"","parse-names":false,"suffix":""},{"dropping-particle":"","family":"Pinto-da-Rocha","given":"R.","non-dropping-particle":"","parse-names":false,"suffix":""}],"container-title":"Journal of Arachnology","id":"ITEM-3","issue":"1","issued":{"date-parts":[["2009"]]},"page":"39-44","title":"A new micro-whip scorpion species from brazilian amazonia (arachnida, schizomida, hubbardiidae), with the description of a new synapomorphy for uropygi","type":"article-journal","volume":"37"},"uris":["http://www.mendeley.com/documents/?uuid=97839e90-2af0-4cf8-864a-b690003c813d"]}],"mendeley":{"formattedCitation":"(Bonaldo &amp; Pinto-da-Rocha, 2007; Salvatierra, 2018; Santos &amp; Pinto-da-Rocha, 2009)","plainTextFormattedCitation":"(Bonaldo &amp; Pinto-da-Rocha, 2007; Salvatierra, 2018; Santos &amp; Pinto-da-Rocha, 2009)","previouslyFormattedCitation":"(Bonaldo &amp; Pinto-da-Rocha, 2007; Salvatierra, 2018; Santos &amp; Pinto-da-Rocha, 2009)"},"properties":{"noteIndex":0},"schema":"https://github.com/citation-style-language/schema/raw/master/csl-citation.json"}</w:instrText>
      </w:r>
      <w:r w:rsidR="00754F23">
        <w:fldChar w:fldCharType="separate"/>
      </w:r>
      <w:r w:rsidR="00754F23" w:rsidRPr="00754F23">
        <w:rPr>
          <w:noProof/>
        </w:rPr>
        <w:t>(Bonaldo &amp; Pinto-da-Rocha, 2007; Salvatierra, 2018; Santos &amp; Pinto-da-Rocha, 2009)</w:t>
      </w:r>
      <w:r w:rsidR="00754F23">
        <w:fldChar w:fldCharType="end"/>
      </w:r>
      <w:r w:rsidR="00754F23">
        <w:fldChar w:fldCharType="begin" w:fldLock="1"/>
      </w:r>
      <w:r w:rsidR="00754F23">
        <w:instrText>ADDIN CSL_CITATION {"citationItems":[{"id":"ITEM-1","itemData":{"author":[{"dropping-particle":"","family":"Reddell","given":"J.R.","non-dropping-particle":"","parse-names":false,"suffix":""},{"dropping-particle":"","family":"Cokendolpher","given":"J.C.","non-dropping-particle":"","parse-names":false,"suffix":""}],"container-title":"Bulletin of the British Arachnological Society","id":"ITEM-1","issue":"4","issued":{"date-parts":[["1984"]]},"page":"172-177","title":"A new species of troglobitic Schizomus (Arachnida: Schizomida) from Ecuador","type":"article-journal","volume":"6"},"uris":["http://www.mendeley.com/documents/?uuid=f27f887e-ee7d-3f92-b838-ba54bba32b61"]},{"id":"ITEM-2","itemData":{"DOI":"10.5281/ZENODO.214251","ISSN":"11755326","abstract":"A new genus, Calima, and two new species, C. bremensis and C. valenciorum, of Hubbardiidae are here described, respectively from Bremen Forest, Filandia, Quindio department and Andinapolis, Trujillo, Valle del Cauca department, both localities located in the Colombian Andes. A comprehensive map of the South American species with a four-segmented female flagellum is presented, tables with characters of New World Hubbardiidae genera are provided. The relationships of the new genus within neotropical Hubbardiidae fauna is discussed.","author":[{"dropping-particle":"","family":"Moreno-González","given":"J.A.","non-dropping-particle":"","parse-names":false,"suffix":""},{"dropping-particle":"","family":"Manzanilla","given":"O.V.","non-dropping-particle":"","parse-names":false,"suffix":""}],"container-title":"Zootaxa","id":"ITEM-2","issued":{"date-parts":[["2012"]]},"page":"61-78","title":"A new genus of Hubbardiidae (Arachnida: Schizomida) from the Colombian Andes, with some taxonomic comments","type":"article-journal","volume":"3560"},"uris":["http://www.mendeley.com/documents/?uuid=82ab2425-02be-4f1d-82e6-fd4e836fa715"]},{"id":"ITEM-3","itemData":{"ISBN":"0032586000","ISSN":"0365-4389","author":[{"dropping-particle":"","family":"Thorell","given":"T.","non-dropping-particle":"","parse-names":false,"suffix":""}],"container-title":"Annali del Mudeo Civico di Storia Naturale di Genova","id":"ITEM-3","issue":"2","issued":{"date-parts":[["1889"]]},"page":"554--562 + Tav. V.","title":"Tartarides","type":"article-journal","volume":"27"},"uris":["http://www.mendeley.com/documents/?uuid=b64e2184-3a2e-425d-afa8-e417f6476cbd"]},{"id":"ITEM-4","itemData":{"author":[{"dropping-particle":"","family":"Gravely","given":"F.H.","non-dropping-particle":"","parse-names":false,"suffix":""}],"container-title":"Records of the Indian Museum","id":"ITEM-4","issued":{"date-parts":[["1924"]]},"page":"61-62","title":"Tartardides from the Siju Cave, Garo Hills, Assam","type":"article-journal","volume":"26"},"uris":["http://www.mendeley.com/documents/?uuid=90ccba07-7816-4b28-ad6d-3747b91227a9"]},{"id":"ITEM-5","itemData":{"DOI":"10.2476/asjaa.35.23","ISSN":"0001-5202","author":[{"dropping-particle":"","family":"Cokendolpher","given":"J.C.","non-dropping-particle":"","parse-names":false,"suffix":""},{"dropping-particle":"","family":"Reddell","given":"J.R.","non-dropping-particle":"","parse-names":false,"suffix":""}],"container-title":"Acta Arachnologica","id":"ITEM-5","issued":{"date-parts":[["1986"]]},"page":"23-28","title":"Schizomus Siamensis (Schizomida: Schizomidae) From Eastern Asia and Hawaii","type":"article-journal","volume":"35"},"uris":["http://www.mendeley.com/documents/?uuid=2745d019-3240-416f-a238-b1607e2b7c64"]},{"id":"ITEM-6","itemData":{"author":[{"dropping-particle":"","family":"Reddell","given":"J.R.","non-dropping-particle":"","parse-names":false,"suffix":""},{"dropping-particle":"","family":"Cokendolpher","given":"J.C.","non-dropping-particle":"","parse-names":false,"suffix":""}],"container-title":"Texas Memorial Museum, Speleological Monographs","id":"ITEM-6","issued":{"date-parts":[["1986"]]},"page":"31-38","title":"New Species and records of Schizomus (Arachnida: Schizomida) from Mexico","type":"article-journal","volume":"1"},"uris":["http://www.mendeley.com/documents/?uuid=3aadb199-2fa7-4d3f-b9d6-218756f303ed"]},{"id":"ITEM-7","itemData":{"DOI":"10.11646/zootaxa.3334.1.5","ISSN":"11755334","abstract":"A new Mexican species of Stenochrus Chamberlin, 1922. Stenochrus valdezi new species, is described from Cueva de San Francisco in Chiapas based on adult male and female specimens. With the description of this species, there are 17 species from Mexico, being the country with the highest diversity of species of the genus Stenochrus worldwide. Copyright © 2012 Magnolia Press.","author":[{"dropping-particle":"","family":"Monjaraz-Ruedas","given":"R.","non-dropping-particle":"","parse-names":false,"suffix":""}],"container-title":"Zootaxa","id":"ITEM-7","issue":"3334","issued":{"date-parts":[["2012"]]},"page":"63-68","title":"A new species of the schizomid genus Stenochrus (Schizomida: Hubbardiidae) from Mexico","type":"article-journal","volume":"68"},"uris":["http://www.mendeley.com/documents/?uuid=7a50c233-ab59-48c9-a920-60b34348c405"]},{"id":"ITEM-8","itemData":{"author":[{"dropping-particle":"","family":"Teruel","given":"R.","non-dropping-particle":"","parse-names":false,"suffix":""},{"dropping-particle":"","family":"Rodríguez-Cabrera","given":"T.M.","non-dropping-particle":"","parse-names":false,"suffix":""}],"container-title":"Revista Ibérica de Aracnología","id":"ITEM-8","issue":"12","issued":{"date-parts":[["2021"]]},"page":"29-43","title":"Un nuevo género y una especie nuevos de Hubbardiinae Cook , 1899 (Schizomida: Hubbardiidae) de Cuba, con dos reubicaciones genéricas","type":"article-journal","volume":"39"},"uris":["http://www.mendeley.com/documents/?uuid=a74f8653-1cb9-4ebd-9539-a97db651c451"]},{"id":"ITEM-9","itemData":{"author":[{"dropping-particle":"","family":"Teruel","given":"R.","non-dropping-particle":"","parse-names":false,"suffix":""}],"container-title":"Revista Ibérica de Aracnología","id":"ITEM-9","issue":"12","issued":{"date-parts":[["2021"]]},"page":"67-72","title":"UNA ESPECIE NUEVA DE ROWLANDIUS REDDELL &amp; COKENDOLPHER , 1995 (Schizomida: Hubbardiidae), DEL NORTE DE REPÚBLICA DOMINICANA","type":"article-journal","volume":"39"},"uris":["http://www.mendeley.com/documents/?uuid=321c2755-2867-49c3-a172-7def1d59b9df"]}],"mendeley":{"formattedCitation":"(Reddell &amp; Cokendolpher, 1984; Moreno-González &amp; Manzanilla, 2012; Thorell, 1889; Gravely, 1924; Cokendolpher &amp; Reddell, 1986; Reddell &amp; Cokendolpher, 1986; Monjaraz-Ruedas, 2012; Teruel &amp; Rodríguez-Cabrera, 2021; Teruel, 2021)","plainTextFormattedCitation":"(Reddell &amp; Cokendolpher, 1984; Moreno-González &amp; Manzanilla, 2012; Thorell, 1889; Gravely, 1924; Cokendolpher &amp; Reddell, 1986; Reddell &amp; Cokendolpher, 1986; Monjaraz-Ruedas, 2012; Teruel &amp; Rodríguez-Cabrera, 2021; Teruel, 2021)","previouslyFormattedCitation":"(Reddell &amp; Cokendolpher, 1984; Moreno-González &amp; Manzanilla, 2012; Thorell, 1889; Gravely, 1924; Cokendolpher &amp; Reddell, 1986; Reddell &amp; Cokendolpher, 1986; Monjaraz-Ruedas, 2012; Teruel &amp; Rodríguez-Cabrera, 2021; Teruel, 2021)"},"properties":{"noteIndex":0},"schema":"https://github.com/citation-style-language/schema/raw/master/csl-citation.json"}</w:instrText>
      </w:r>
      <w:r w:rsidR="00754F23">
        <w:fldChar w:fldCharType="separate"/>
      </w:r>
      <w:r w:rsidR="00754F23" w:rsidRPr="00754F23">
        <w:rPr>
          <w:noProof/>
        </w:rPr>
        <w:t>(Reddell &amp; Cokendolpher, 1984; Moreno-González &amp; Manzanilla, 2012; Thorell, 1889; Gravely, 1924; Cokendolpher &amp; Reddell, 1986; Reddell &amp; Cokendolpher, 1986; Monjaraz-Ruedas, 2012; Teruel &amp; Rodríguez-Cabrera, 2021; Teruel, 2021)</w:t>
      </w:r>
      <w:r w:rsidR="00754F23">
        <w:fldChar w:fldCharType="end"/>
      </w:r>
      <w:r w:rsidR="00754F23">
        <w:fldChar w:fldCharType="begin" w:fldLock="1"/>
      </w:r>
      <w:r w:rsidR="00754F23">
        <w:instrText>ADDIN CSL_CITATION {"citationItems":[{"id":"ITEM-1","itemData":{"author":[{"dropping-particle":"","family":"Armas","given":"L.F.","non-dropping-particle":"De","parse-names":false,"suffix":""},{"dropping-particle":"","family":"Colmenares-García","given":"P.A.","non-dropping-particle":"","parse-names":false,"suffix":""}],"container-title":"Boletin de la Sociedad Entomológica Aragonesa","id":"ITEM-1","issued":{"date-parts":[["2006"]]},"page":"27-30","title":"Nuevo Género de Hubbardiidae ( Arachnida : S chizomida ) del Zulia, Venezuela","type":"article-journal","volume":"39"},"uris":["http://www.mendeley.com/documents/?uuid=dc10a8ca-72ea-4ab3-bef1-b2286f9d18da"]},{"id":"ITEM-2","itemData":{"author":[{"dropping-particle":"","family":"Jackson","given":"A.R.","non-dropping-particle":"","parse-names":false,"suffix":""}],"container-title":"Transactions of the Natural History Society of Northumberland, Durham and Newcastle-upon-Tyne","id":"ITEM-2","issued":{"date-parts":[["1908"]]},"page":"49-50 + 75-77 + 438-439","title":"On some Rare Arachnids captured during 1907","type":"article-journal","volume":"3"},"uris":["http://www.mendeley.com/documents/?uuid=770c7f35-5fa1-407a-b47a-dbc78ed021ba"]},{"id":"ITEM-3","itemData":{"author":[{"dropping-particle":"","family":"Manzanilla","given":"O.V.","non-dropping-particle":"","parse-names":false,"suffix":""}],"container-title":"Arthropoda Selecta","id":"ITEM-3","issue":"2","issued":{"date-parts":[["2010"]]},"page":"81-83","title":"The first record of the genus Zomus Reddell {&amp;} Cokendolpher , 1995 ( Schizomida : Hubbardiidae ) from Samoa","type":"article-journal","volume":"19"},"uris":["http://www.mendeley.com/documents/?uuid=4afacd7c-8e40-4f73-acc2-b8466f7512a7"]},{"id":"ITEM-4","itemData":{"author":[{"dropping-particle":"","family":"Petrunkevitch","given":"A.","non-dropping-particle":"","parse-names":false,"suffix":""}],"container-title":"American Journal of Science","id":"ITEM-4","issue":"6","issued":{"date-parts":[["1945"]]},"page":"320-329","title":"Calcitro fisheri. A New Fossil Arachnid","type":"article-journal","volume":"243"},"uris":["http://www.mendeley.com/documents/?uuid=d64c9558-0ebc-48d9-8e1e-4a64d5fac779"]},{"id":"ITEM-5","itemData":{"author":[{"dropping-particle":"","family":"Lin","given":"Q.","non-dropping-particle":"","parse-names":false,"suffix":""},{"dropping-particle":"","family":"Yao","given":"Y.","non-dropping-particle":"","parse-names":false,"suffix":""},{"dropping-particle":"","family":"Xiang","given":"W.","non-dropping-particle":"","parse-names":false,"suffix":""},{"dropping-particle":"","family":"Xia","given":"Y.","non-dropping-particle":"","parse-names":false,"suffix":""}],"container-title":"Acta Micropalaeontologica Sinica","id":"ITEM-5","issue":"4","issued":{"date-parts":[["1988"]]},"page":"331-345","title":"Oligocene Micropalaeoentomofauna","type":"article-journal","volume":"5"},"uris":["http://www.mendeley.com/documents/?uuid=60cf5577-04b0-4f0c-9afa-30af336eef8e"]}],"mendeley":{"formattedCitation":"(De Armas &amp; Colmenares-García, 2006; Jackson, 1908; Manzanilla, 2010; Petrunkevitch, 1945; Lin et al., 1988)","plainTextFormattedCitation":"(De Armas &amp; Colmenares-García, 2006; Jackson, 1908; Manzanilla, 2010; Petrunkevitch, 1945; Lin et al., 1988)"},"properties":{"noteIndex":0},"schema":"https://github.com/citation-style-language/schema/raw/master/csl-citation.json"}</w:instrText>
      </w:r>
      <w:r w:rsidR="00754F23">
        <w:fldChar w:fldCharType="separate"/>
      </w:r>
      <w:r w:rsidR="00754F23" w:rsidRPr="00754F23">
        <w:rPr>
          <w:noProof/>
        </w:rPr>
        <w:t>(De Armas &amp; Colmenares-García, 2006; Jackson, 1908; Manzanilla, 2010; Petrunkevitch, 1945; Lin et al., 1988)</w:t>
      </w:r>
      <w:r w:rsidR="00754F23">
        <w:fldChar w:fldCharType="end"/>
      </w:r>
    </w:p>
    <w:p w14:paraId="3090E382" w14:textId="77777777" w:rsidR="005B241D" w:rsidRDefault="005B241D" w:rsidP="00B60667"/>
    <w:p w14:paraId="16D8D6C6" w14:textId="5D2A324E" w:rsidR="00754F23" w:rsidRPr="00754F23" w:rsidRDefault="005B241D" w:rsidP="00754F23">
      <w:pPr>
        <w:widowControl w:val="0"/>
        <w:autoSpaceDE w:val="0"/>
        <w:autoSpaceDN w:val="0"/>
        <w:adjustRightInd w:val="0"/>
        <w:ind w:left="480" w:hanging="480"/>
        <w:rPr>
          <w:rFonts w:ascii="Calibri" w:hAnsi="Calibri" w:cs="Calibri"/>
          <w:noProof/>
          <w:kern w:val="0"/>
          <w:lang w:val="en-GB"/>
        </w:rPr>
      </w:pPr>
      <w:r>
        <w:fldChar w:fldCharType="begin" w:fldLock="1"/>
      </w:r>
      <w:r>
        <w:instrText xml:space="preserve">ADDIN Mendeley Bibliography CSL_BIBLIOGRAPHY </w:instrText>
      </w:r>
      <w:r>
        <w:fldChar w:fldCharType="separate"/>
      </w:r>
      <w:r w:rsidR="00754F23" w:rsidRPr="00754F23">
        <w:rPr>
          <w:rFonts w:ascii="Calibri" w:hAnsi="Calibri" w:cs="Calibri"/>
          <w:smallCaps/>
          <w:noProof/>
          <w:kern w:val="0"/>
          <w:lang w:val="en-GB"/>
        </w:rPr>
        <w:t>Abrams, K.M. &amp; Harvey, M.S.</w:t>
      </w:r>
      <w:r w:rsidR="00754F23" w:rsidRPr="00754F23">
        <w:rPr>
          <w:rFonts w:ascii="Calibri" w:hAnsi="Calibri" w:cs="Calibri"/>
          <w:noProof/>
          <w:kern w:val="0"/>
          <w:lang w:val="en-GB"/>
        </w:rPr>
        <w:t xml:space="preserve"> 2015. A new troglobitic schizomid (Hubbardiidae: Paradraculoides) from the Pilbara region, Western Australia. </w:t>
      </w:r>
      <w:r w:rsidR="00754F23" w:rsidRPr="00754F23">
        <w:rPr>
          <w:rFonts w:ascii="Calibri" w:hAnsi="Calibri" w:cs="Calibri"/>
          <w:i/>
          <w:iCs/>
          <w:noProof/>
          <w:kern w:val="0"/>
          <w:lang w:val="en-GB"/>
        </w:rPr>
        <w:t>Records of the Western Australian Museum</w:t>
      </w:r>
      <w:r w:rsidR="00754F23" w:rsidRPr="00754F23">
        <w:rPr>
          <w:rFonts w:ascii="Calibri" w:hAnsi="Calibri" w:cs="Calibri"/>
          <w:noProof/>
          <w:kern w:val="0"/>
          <w:lang w:val="en-GB"/>
        </w:rPr>
        <w:t xml:space="preserve"> </w:t>
      </w:r>
      <w:r w:rsidR="00754F23" w:rsidRPr="00754F23">
        <w:rPr>
          <w:rFonts w:ascii="Calibri" w:hAnsi="Calibri" w:cs="Calibri"/>
          <w:b/>
          <w:bCs/>
          <w:noProof/>
          <w:kern w:val="0"/>
          <w:lang w:val="en-GB"/>
        </w:rPr>
        <w:t>30</w:t>
      </w:r>
      <w:r w:rsidR="00754F23" w:rsidRPr="00754F23">
        <w:rPr>
          <w:rFonts w:ascii="Calibri" w:hAnsi="Calibri" w:cs="Calibri"/>
          <w:noProof/>
          <w:kern w:val="0"/>
          <w:lang w:val="en-GB"/>
        </w:rPr>
        <w:t>(2), 132–136.</w:t>
      </w:r>
    </w:p>
    <w:p w14:paraId="17B41CF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Abrams, K.M., Huey, J.A., Hillyer, M.J., Humphreys, W.F., Didham, R.K. &amp; Harvey, M.S.</w:t>
      </w:r>
      <w:r w:rsidRPr="00754F23">
        <w:rPr>
          <w:rFonts w:ascii="Calibri" w:hAnsi="Calibri" w:cs="Calibri"/>
          <w:noProof/>
          <w:kern w:val="0"/>
          <w:lang w:val="en-GB"/>
        </w:rPr>
        <w:t xml:space="preserve"> 2019. Too hot to handle: Cenozoic aridification drives multiple independent incursions of Schizomida (Hubbardiidae) into hypogean environments. </w:t>
      </w:r>
      <w:r w:rsidRPr="00754F23">
        <w:rPr>
          <w:rFonts w:ascii="Calibri" w:hAnsi="Calibri" w:cs="Calibri"/>
          <w:i/>
          <w:iCs/>
          <w:noProof/>
          <w:kern w:val="0"/>
          <w:lang w:val="en-GB"/>
        </w:rPr>
        <w:t>Molecular Phylogenetics and Evolution</w:t>
      </w:r>
      <w:r w:rsidRPr="00754F23">
        <w:rPr>
          <w:rFonts w:ascii="Calibri" w:hAnsi="Calibri" w:cs="Calibri"/>
          <w:noProof/>
          <w:kern w:val="0"/>
          <w:lang w:val="en-GB"/>
        </w:rPr>
        <w:t xml:space="preserve"> </w:t>
      </w:r>
      <w:r w:rsidRPr="00754F23">
        <w:rPr>
          <w:rFonts w:ascii="Calibri" w:hAnsi="Calibri" w:cs="Calibri"/>
          <w:b/>
          <w:bCs/>
          <w:noProof/>
          <w:kern w:val="0"/>
          <w:lang w:val="en-GB"/>
        </w:rPr>
        <w:t>139</w:t>
      </w:r>
      <w:r w:rsidRPr="00754F23">
        <w:rPr>
          <w:rFonts w:ascii="Calibri" w:hAnsi="Calibri" w:cs="Calibri"/>
          <w:noProof/>
          <w:kern w:val="0"/>
          <w:lang w:val="en-GB"/>
        </w:rPr>
        <w:t>(June).</w:t>
      </w:r>
    </w:p>
    <w:p w14:paraId="73C7B13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Abrams, K.M., Huey, J.A., Hillyer, M.J., Didham, R.K. &amp; Harvey, M.S.</w:t>
      </w:r>
      <w:r w:rsidRPr="00754F23">
        <w:rPr>
          <w:rFonts w:ascii="Calibri" w:hAnsi="Calibri" w:cs="Calibri"/>
          <w:noProof/>
          <w:kern w:val="0"/>
          <w:lang w:val="en-GB"/>
        </w:rPr>
        <w:t xml:space="preserve"> 2020. </w:t>
      </w:r>
      <w:r w:rsidRPr="00754F23">
        <w:rPr>
          <w:rFonts w:ascii="Calibri" w:hAnsi="Calibri" w:cs="Calibri"/>
          <w:i/>
          <w:iCs/>
          <w:noProof/>
          <w:kern w:val="0"/>
          <w:lang w:val="en-GB"/>
        </w:rPr>
        <w:t>A systematic revision of Draculoides (Schizomida: Hubbardiidae) of the Pilbara, Western Australia, Part I: The Western Pilbara</w:t>
      </w:r>
      <w:r w:rsidRPr="00754F23">
        <w:rPr>
          <w:rFonts w:ascii="Calibri" w:hAnsi="Calibri" w:cs="Calibri"/>
          <w:noProof/>
          <w:kern w:val="0"/>
          <w:lang w:val="en-GB"/>
        </w:rPr>
        <w:t>, 1–75p.</w:t>
      </w:r>
    </w:p>
    <w:p w14:paraId="4EE6F02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1977. Dos nuevas especies de Schizomus Arachnida: Schizomida de Cuba. </w:t>
      </w:r>
      <w:r w:rsidRPr="00754F23">
        <w:rPr>
          <w:rFonts w:ascii="Calibri" w:hAnsi="Calibri" w:cs="Calibri"/>
          <w:i/>
          <w:iCs/>
          <w:noProof/>
          <w:kern w:val="0"/>
          <w:lang w:val="en-GB"/>
        </w:rPr>
        <w:t>Poeyana</w:t>
      </w:r>
      <w:r w:rsidRPr="00754F23">
        <w:rPr>
          <w:rFonts w:ascii="Calibri" w:hAnsi="Calibri" w:cs="Calibri"/>
          <w:noProof/>
          <w:kern w:val="0"/>
          <w:lang w:val="en-GB"/>
        </w:rPr>
        <w:t xml:space="preserve"> (166), 1–8.</w:t>
      </w:r>
    </w:p>
    <w:p w14:paraId="0C992D7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1989. Adiciones al orden Schizomida (Arachnida) en Cuba. </w:t>
      </w:r>
      <w:r w:rsidRPr="00754F23">
        <w:rPr>
          <w:rFonts w:ascii="Calibri" w:hAnsi="Calibri" w:cs="Calibri"/>
          <w:i/>
          <w:iCs/>
          <w:noProof/>
          <w:kern w:val="0"/>
          <w:lang w:val="en-GB"/>
        </w:rPr>
        <w:t>Poeyana</w:t>
      </w:r>
      <w:r w:rsidRPr="00754F23">
        <w:rPr>
          <w:rFonts w:ascii="Calibri" w:hAnsi="Calibri" w:cs="Calibri"/>
          <w:noProof/>
          <w:kern w:val="0"/>
          <w:lang w:val="en-GB"/>
        </w:rPr>
        <w:t xml:space="preserve"> </w:t>
      </w:r>
      <w:r w:rsidRPr="00754F23">
        <w:rPr>
          <w:rFonts w:ascii="Calibri" w:hAnsi="Calibri" w:cs="Calibri"/>
          <w:b/>
          <w:bCs/>
          <w:noProof/>
          <w:kern w:val="0"/>
          <w:lang w:val="en-GB"/>
        </w:rPr>
        <w:t>387</w:t>
      </w:r>
      <w:r w:rsidRPr="00754F23">
        <w:rPr>
          <w:rFonts w:ascii="Calibri" w:hAnsi="Calibri" w:cs="Calibri"/>
          <w:noProof/>
          <w:kern w:val="0"/>
          <w:lang w:val="en-GB"/>
        </w:rPr>
        <w:t>, 1–45.</w:t>
      </w:r>
    </w:p>
    <w:p w14:paraId="6B72FC4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1995. Arácnidos de Nicaragua. 5. Nueva especie de Stenochrus (Schizomida: Hubbardiidae). </w:t>
      </w:r>
      <w:r w:rsidRPr="00754F23">
        <w:rPr>
          <w:rFonts w:ascii="Calibri" w:hAnsi="Calibri" w:cs="Calibri"/>
          <w:i/>
          <w:iCs/>
          <w:noProof/>
          <w:kern w:val="0"/>
          <w:lang w:val="en-GB"/>
        </w:rPr>
        <w:t>Revista Nicaragua Entmologica</w:t>
      </w:r>
      <w:r w:rsidRPr="00754F23">
        <w:rPr>
          <w:rFonts w:ascii="Calibri" w:hAnsi="Calibri" w:cs="Calibri"/>
          <w:noProof/>
          <w:kern w:val="0"/>
          <w:lang w:val="en-GB"/>
        </w:rPr>
        <w:t xml:space="preserve"> </w:t>
      </w:r>
      <w:r w:rsidRPr="00754F23">
        <w:rPr>
          <w:rFonts w:ascii="Calibri" w:hAnsi="Calibri" w:cs="Calibri"/>
          <w:b/>
          <w:bCs/>
          <w:noProof/>
          <w:kern w:val="0"/>
          <w:lang w:val="en-GB"/>
        </w:rPr>
        <w:t>34</w:t>
      </w:r>
      <w:r w:rsidRPr="00754F23">
        <w:rPr>
          <w:rFonts w:ascii="Calibri" w:hAnsi="Calibri" w:cs="Calibri"/>
          <w:noProof/>
          <w:kern w:val="0"/>
          <w:lang w:val="en-GB"/>
        </w:rPr>
        <w:t>, 9–15.</w:t>
      </w:r>
    </w:p>
    <w:p w14:paraId="354466B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02. Dos géneros nuevos de Hubbardiidae (Arachnida: Schizomida) de Cub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5</w:t>
      </w:r>
      <w:r w:rsidRPr="00754F23">
        <w:rPr>
          <w:rFonts w:ascii="Calibri" w:hAnsi="Calibri" w:cs="Calibri"/>
          <w:noProof/>
          <w:kern w:val="0"/>
          <w:lang w:val="en-GB"/>
        </w:rPr>
        <w:t>, 3–9.</w:t>
      </w:r>
    </w:p>
    <w:p w14:paraId="1C2636C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04a. Arácnidos de República Dominicana. Palpigradi, Schizomida, Solifugae y Thelyphonida (Chelicerata: Arachnid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especial m</w:t>
      </w:r>
      <w:r w:rsidRPr="00754F23">
        <w:rPr>
          <w:rFonts w:ascii="Calibri" w:hAnsi="Calibri" w:cs="Calibri"/>
          <w:noProof/>
          <w:kern w:val="0"/>
          <w:lang w:val="en-GB"/>
        </w:rPr>
        <w:t>, 1–63.</w:t>
      </w:r>
    </w:p>
    <w:p w14:paraId="010F58A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04b. Nueva especie de Rowlandius Reddell &amp; Cokendolpher, 1995 (Schizomida:Hubbardiidae) de Cuba oriental.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1995</w:t>
      </w:r>
      <w:r w:rsidRPr="00754F23">
        <w:rPr>
          <w:rFonts w:ascii="Calibri" w:hAnsi="Calibri" w:cs="Calibri"/>
          <w:noProof/>
          <w:kern w:val="0"/>
          <w:lang w:val="en-GB"/>
        </w:rPr>
        <w:t>(10), 211–214.</w:t>
      </w:r>
    </w:p>
    <w:p w14:paraId="44C84CD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09. Dos Nuevas Especies de Hansenochrus y Rowlandius (Schizomida: Hubbardiidae) de Costa Rica. </w:t>
      </w:r>
      <w:r w:rsidRPr="00754F23">
        <w:rPr>
          <w:rFonts w:ascii="Calibri" w:hAnsi="Calibri" w:cs="Calibri"/>
          <w:i/>
          <w:iCs/>
          <w:noProof/>
          <w:kern w:val="0"/>
          <w:lang w:val="en-GB"/>
        </w:rPr>
        <w:t>Boleti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5</w:t>
      </w:r>
      <w:r w:rsidRPr="00754F23">
        <w:rPr>
          <w:rFonts w:ascii="Calibri" w:hAnsi="Calibri" w:cs="Calibri"/>
          <w:noProof/>
          <w:kern w:val="0"/>
          <w:lang w:val="en-GB"/>
        </w:rPr>
        <w:t>, 253–257.</w:t>
      </w:r>
    </w:p>
    <w:p w14:paraId="5338B5F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10a. Nuevos arácnidos de Puerto Rico (Arachnida: Amblypygi, Araneae, Opiliones, Parasitiformes, Schizomida, Scorpiones). </w:t>
      </w:r>
      <w:r w:rsidRPr="00754F23">
        <w:rPr>
          <w:rFonts w:ascii="Calibri" w:hAnsi="Calibri" w:cs="Calibri"/>
          <w:i/>
          <w:iCs/>
          <w:noProof/>
          <w:kern w:val="0"/>
          <w:lang w:val="en-GB"/>
        </w:rPr>
        <w:t>Boleti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7</w:t>
      </w:r>
      <w:r w:rsidRPr="00754F23">
        <w:rPr>
          <w:rFonts w:ascii="Calibri" w:hAnsi="Calibri" w:cs="Calibri"/>
          <w:noProof/>
          <w:kern w:val="0"/>
          <w:lang w:val="en-GB"/>
        </w:rPr>
        <w:t>, 55–64.</w:t>
      </w:r>
    </w:p>
    <w:p w14:paraId="41A98C3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10b. Schizomida de Sudamérica (Chelicerata: Arachnida). </w:t>
      </w:r>
      <w:r w:rsidRPr="00754F23">
        <w:rPr>
          <w:rFonts w:ascii="Calibri" w:hAnsi="Calibri" w:cs="Calibri"/>
          <w:i/>
          <w:iCs/>
          <w:noProof/>
          <w:kern w:val="0"/>
          <w:lang w:val="en-GB"/>
        </w:rPr>
        <w:t>Boleti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 203–234.</w:t>
      </w:r>
    </w:p>
    <w:p w14:paraId="2074D86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11. Género nuevo de Hubbardiidae (Arachnida: Schizomida) para Jamaica. </w:t>
      </w:r>
      <w:r w:rsidRPr="00754F23">
        <w:rPr>
          <w:rFonts w:ascii="Calibri" w:hAnsi="Calibri" w:cs="Calibri"/>
          <w:i/>
          <w:iCs/>
          <w:noProof/>
          <w:kern w:val="0"/>
          <w:lang w:val="en-GB"/>
        </w:rPr>
        <w:t>Solenodon</w:t>
      </w:r>
      <w:r w:rsidRPr="00754F23">
        <w:rPr>
          <w:rFonts w:ascii="Calibri" w:hAnsi="Calibri" w:cs="Calibri"/>
          <w:noProof/>
          <w:kern w:val="0"/>
          <w:lang w:val="en-GB"/>
        </w:rPr>
        <w:t xml:space="preserve"> </w:t>
      </w:r>
      <w:r w:rsidRPr="00754F23">
        <w:rPr>
          <w:rFonts w:ascii="Calibri" w:hAnsi="Calibri" w:cs="Calibri"/>
          <w:b/>
          <w:bCs/>
          <w:noProof/>
          <w:kern w:val="0"/>
          <w:lang w:val="en-GB"/>
        </w:rPr>
        <w:t>9</w:t>
      </w:r>
      <w:r w:rsidRPr="00754F23">
        <w:rPr>
          <w:rFonts w:ascii="Calibri" w:hAnsi="Calibri" w:cs="Calibri"/>
          <w:noProof/>
          <w:kern w:val="0"/>
          <w:lang w:val="en-GB"/>
        </w:rPr>
        <w:t>, 12–19.</w:t>
      </w:r>
    </w:p>
    <w:p w14:paraId="3D9E804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14. Two new genera of African whip scorpions (Schizomida: Hubbardiidae). </w:t>
      </w:r>
      <w:r w:rsidRPr="00754F23">
        <w:rPr>
          <w:rFonts w:ascii="Calibri" w:hAnsi="Calibri" w:cs="Calibri"/>
          <w:i/>
          <w:iCs/>
          <w:noProof/>
          <w:kern w:val="0"/>
          <w:lang w:val="en-GB"/>
        </w:rPr>
        <w:t>Arthropoda Selecta</w:t>
      </w:r>
      <w:r w:rsidRPr="00754F23">
        <w:rPr>
          <w:rFonts w:ascii="Calibri" w:hAnsi="Calibri" w:cs="Calibri"/>
          <w:noProof/>
          <w:kern w:val="0"/>
          <w:lang w:val="en-GB"/>
        </w:rPr>
        <w:t xml:space="preserve"> </w:t>
      </w:r>
      <w:r w:rsidRPr="00754F23">
        <w:rPr>
          <w:rFonts w:ascii="Calibri" w:hAnsi="Calibri" w:cs="Calibri"/>
          <w:b/>
          <w:bCs/>
          <w:noProof/>
          <w:kern w:val="0"/>
          <w:lang w:val="en-GB"/>
        </w:rPr>
        <w:t>23</w:t>
      </w:r>
      <w:r w:rsidRPr="00754F23">
        <w:rPr>
          <w:rFonts w:ascii="Calibri" w:hAnsi="Calibri" w:cs="Calibri"/>
          <w:noProof/>
          <w:kern w:val="0"/>
          <w:lang w:val="en-GB"/>
        </w:rPr>
        <w:t>(2), 97–105.</w:t>
      </w:r>
    </w:p>
    <w:p w14:paraId="04ACA2C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w:t>
      </w:r>
      <w:r w:rsidRPr="00754F23">
        <w:rPr>
          <w:rFonts w:ascii="Calibri" w:hAnsi="Calibri" w:cs="Calibri"/>
          <w:noProof/>
          <w:kern w:val="0"/>
          <w:lang w:val="en-GB"/>
        </w:rPr>
        <w:t xml:space="preserve"> 2018. Una especie nueva de Luisarmasius del oriente de Cuba y descripcion de </w:t>
      </w:r>
      <w:r w:rsidRPr="00754F23">
        <w:rPr>
          <w:rFonts w:ascii="Calibri" w:hAnsi="Calibri" w:cs="Calibri"/>
          <w:noProof/>
          <w:kern w:val="0"/>
          <w:lang w:val="en-GB"/>
        </w:rPr>
        <w:lastRenderedPageBreak/>
        <w:t xml:space="preserve">la hembra de Pinero marmoreus (Schizomida: Hubbardiidae).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33</w:t>
      </w:r>
      <w:r w:rsidRPr="00754F23">
        <w:rPr>
          <w:rFonts w:ascii="Calibri" w:hAnsi="Calibri" w:cs="Calibri"/>
          <w:noProof/>
          <w:kern w:val="0"/>
          <w:lang w:val="en-GB"/>
        </w:rPr>
        <w:t>(Diciembre), 81–88.</w:t>
      </w:r>
    </w:p>
    <w:p w14:paraId="6DED647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Abud Antun, A.J.</w:t>
      </w:r>
      <w:r w:rsidRPr="00754F23">
        <w:rPr>
          <w:rFonts w:ascii="Calibri" w:hAnsi="Calibri" w:cs="Calibri"/>
          <w:noProof/>
          <w:kern w:val="0"/>
          <w:lang w:val="en-GB"/>
        </w:rPr>
        <w:t xml:space="preserve"> 1990. El orden Schizomida (Arachnida) en Republica Dominicana. </w:t>
      </w:r>
      <w:r w:rsidRPr="00754F23">
        <w:rPr>
          <w:rFonts w:ascii="Calibri" w:hAnsi="Calibri" w:cs="Calibri"/>
          <w:i/>
          <w:iCs/>
          <w:noProof/>
          <w:kern w:val="0"/>
          <w:lang w:val="en-GB"/>
        </w:rPr>
        <w:t>Poeyana</w:t>
      </w:r>
      <w:r w:rsidRPr="00754F23">
        <w:rPr>
          <w:rFonts w:ascii="Calibri" w:hAnsi="Calibri" w:cs="Calibri"/>
          <w:noProof/>
          <w:kern w:val="0"/>
          <w:lang w:val="en-GB"/>
        </w:rPr>
        <w:t xml:space="preserve"> </w:t>
      </w:r>
      <w:r w:rsidRPr="00754F23">
        <w:rPr>
          <w:rFonts w:ascii="Calibri" w:hAnsi="Calibri" w:cs="Calibri"/>
          <w:b/>
          <w:bCs/>
          <w:noProof/>
          <w:kern w:val="0"/>
          <w:lang w:val="en-GB"/>
        </w:rPr>
        <w:t>393</w:t>
      </w:r>
      <w:r w:rsidRPr="00754F23">
        <w:rPr>
          <w:rFonts w:ascii="Calibri" w:hAnsi="Calibri" w:cs="Calibri"/>
          <w:noProof/>
          <w:kern w:val="0"/>
          <w:lang w:val="en-GB"/>
        </w:rPr>
        <w:t>, 1–23.</w:t>
      </w:r>
    </w:p>
    <w:p w14:paraId="4734F21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Cokendolpher, J.C.</w:t>
      </w:r>
      <w:r w:rsidRPr="00754F23">
        <w:rPr>
          <w:rFonts w:ascii="Calibri" w:hAnsi="Calibri" w:cs="Calibri"/>
          <w:noProof/>
          <w:kern w:val="0"/>
          <w:lang w:val="en-GB"/>
        </w:rPr>
        <w:t xml:space="preserve"> 2001. Comments on some schizomids from the Dominican Republic, with description of a new species of ‘Rowlandius’ (Schizomida: Hubbardiidae).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3), 3–6.</w:t>
      </w:r>
    </w:p>
    <w:p w14:paraId="55383EBC"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Abud Antun, A.J.</w:t>
      </w:r>
      <w:r w:rsidRPr="00754F23">
        <w:rPr>
          <w:rFonts w:ascii="Calibri" w:hAnsi="Calibri" w:cs="Calibri"/>
          <w:noProof/>
          <w:kern w:val="0"/>
          <w:lang w:val="en-GB"/>
        </w:rPr>
        <w:t xml:space="preserve"> 2002. Tres nuevas especies de ‘Rowlandius’ (Schizomida: Hubbardiidae) de República Dominicana, Antillas Mayores.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5), 11–17.</w:t>
      </w:r>
    </w:p>
    <w:p w14:paraId="69CB9F1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Colmenares-García, P.A.</w:t>
      </w:r>
      <w:r w:rsidRPr="00754F23">
        <w:rPr>
          <w:rFonts w:ascii="Calibri" w:hAnsi="Calibri" w:cs="Calibri"/>
          <w:noProof/>
          <w:kern w:val="0"/>
          <w:lang w:val="en-GB"/>
        </w:rPr>
        <w:t xml:space="preserve"> 2006. Nuevo Género de Hubbardiidae ( Arachnida : S chizomida ) del Zulia, Venezuela. </w:t>
      </w:r>
      <w:r w:rsidRPr="00754F23">
        <w:rPr>
          <w:rFonts w:ascii="Calibri" w:hAnsi="Calibri" w:cs="Calibri"/>
          <w:i/>
          <w:iCs/>
          <w:noProof/>
          <w:kern w:val="0"/>
          <w:lang w:val="en-GB"/>
        </w:rPr>
        <w:t>Boleti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39</w:t>
      </w:r>
      <w:r w:rsidRPr="00754F23">
        <w:rPr>
          <w:rFonts w:ascii="Calibri" w:hAnsi="Calibri" w:cs="Calibri"/>
          <w:noProof/>
          <w:kern w:val="0"/>
          <w:lang w:val="en-GB"/>
        </w:rPr>
        <w:t>, 27–30.</w:t>
      </w:r>
    </w:p>
    <w:p w14:paraId="43A32BA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Cruz-López, J.A.</w:t>
      </w:r>
      <w:r w:rsidRPr="00754F23">
        <w:rPr>
          <w:rFonts w:ascii="Calibri" w:hAnsi="Calibri" w:cs="Calibri"/>
          <w:noProof/>
          <w:kern w:val="0"/>
          <w:lang w:val="en-GB"/>
        </w:rPr>
        <w:t xml:space="preserve"> 2009. Especie nueva de Stenochrus (Schizomida: Hubbardiidae) de Oaxaca, México. </w:t>
      </w:r>
      <w:r w:rsidRPr="00754F23">
        <w:rPr>
          <w:rFonts w:ascii="Calibri" w:hAnsi="Calibri" w:cs="Calibri"/>
          <w:i/>
          <w:iCs/>
          <w:noProof/>
          <w:kern w:val="0"/>
          <w:lang w:val="en-GB"/>
        </w:rPr>
        <w:t>Solenodon</w:t>
      </w:r>
      <w:r w:rsidRPr="00754F23">
        <w:rPr>
          <w:rFonts w:ascii="Calibri" w:hAnsi="Calibri" w:cs="Calibri"/>
          <w:noProof/>
          <w:kern w:val="0"/>
          <w:lang w:val="en-GB"/>
        </w:rPr>
        <w:t xml:space="preserve"> </w:t>
      </w:r>
      <w:r w:rsidRPr="00754F23">
        <w:rPr>
          <w:rFonts w:ascii="Calibri" w:hAnsi="Calibri" w:cs="Calibri"/>
          <w:b/>
          <w:bCs/>
          <w:noProof/>
          <w:kern w:val="0"/>
          <w:lang w:val="en-GB"/>
        </w:rPr>
        <w:t>8</w:t>
      </w:r>
      <w:r w:rsidRPr="00754F23">
        <w:rPr>
          <w:rFonts w:ascii="Calibri" w:hAnsi="Calibri" w:cs="Calibri"/>
          <w:noProof/>
          <w:kern w:val="0"/>
          <w:lang w:val="en-GB"/>
        </w:rPr>
        <w:t>, 20–24.</w:t>
      </w:r>
    </w:p>
    <w:p w14:paraId="65CF11B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Teruel, R.</w:t>
      </w:r>
      <w:r w:rsidRPr="00754F23">
        <w:rPr>
          <w:rFonts w:ascii="Calibri" w:hAnsi="Calibri" w:cs="Calibri"/>
          <w:noProof/>
          <w:kern w:val="0"/>
          <w:lang w:val="en-GB"/>
        </w:rPr>
        <w:t xml:space="preserve"> 2009. Nuevas Consideraciones sobre algunos Géneros de Esquizómidos troglomorfos de Cuba (Schizomida: Hubbardiidae). </w:t>
      </w:r>
      <w:r w:rsidRPr="00754F23">
        <w:rPr>
          <w:rFonts w:ascii="Calibri" w:hAnsi="Calibri" w:cs="Calibri"/>
          <w:i/>
          <w:iCs/>
          <w:noProof/>
          <w:kern w:val="0"/>
          <w:lang w:val="en-GB"/>
        </w:rPr>
        <w:t>Boletín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5</w:t>
      </w:r>
      <w:r w:rsidRPr="00754F23">
        <w:rPr>
          <w:rFonts w:ascii="Calibri" w:hAnsi="Calibri" w:cs="Calibri"/>
          <w:noProof/>
          <w:kern w:val="0"/>
          <w:lang w:val="en-GB"/>
        </w:rPr>
        <w:t>, 447–451.</w:t>
      </w:r>
    </w:p>
    <w:p w14:paraId="53E6939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Víquez, C.</w:t>
      </w:r>
      <w:r w:rsidRPr="00754F23">
        <w:rPr>
          <w:rFonts w:ascii="Calibri" w:hAnsi="Calibri" w:cs="Calibri"/>
          <w:noProof/>
          <w:kern w:val="0"/>
          <w:lang w:val="en-GB"/>
        </w:rPr>
        <w:t xml:space="preserve"> 2009. Primer Registro Del Género Piaroa Villarreal , Giupponi Et Tourinho, 2008 (Schizomida: Hubbardiidae) en Centroamérica, con la decripción de una especie nueva de Costa Rica. </w:t>
      </w:r>
      <w:r w:rsidRPr="00754F23">
        <w:rPr>
          <w:rFonts w:ascii="Calibri" w:hAnsi="Calibri" w:cs="Calibri"/>
          <w:i/>
          <w:iCs/>
          <w:noProof/>
          <w:kern w:val="0"/>
          <w:lang w:val="en-GB"/>
        </w:rPr>
        <w:t>Boleti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4</w:t>
      </w:r>
      <w:r w:rsidRPr="00754F23">
        <w:rPr>
          <w:rFonts w:ascii="Calibri" w:hAnsi="Calibri" w:cs="Calibri"/>
          <w:noProof/>
          <w:kern w:val="0"/>
          <w:lang w:val="en-GB"/>
        </w:rPr>
        <w:t>, 131–133.</w:t>
      </w:r>
    </w:p>
    <w:p w14:paraId="4FB8A4A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Víquez, C.</w:t>
      </w:r>
      <w:r w:rsidRPr="00754F23">
        <w:rPr>
          <w:rFonts w:ascii="Calibri" w:hAnsi="Calibri" w:cs="Calibri"/>
          <w:noProof/>
          <w:kern w:val="0"/>
          <w:lang w:val="en-GB"/>
        </w:rPr>
        <w:t xml:space="preserve"> 2010. Nuevos Hubbardiidae (Arachnida: Schizomida) de América Central. </w:t>
      </w:r>
      <w:r w:rsidRPr="00754F23">
        <w:rPr>
          <w:rFonts w:ascii="Calibri" w:hAnsi="Calibri" w:cs="Calibri"/>
          <w:i/>
          <w:iCs/>
          <w:noProof/>
          <w:kern w:val="0"/>
          <w:lang w:val="en-GB"/>
        </w:rPr>
        <w:t>Boleti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 9–21.</w:t>
      </w:r>
    </w:p>
    <w:p w14:paraId="799084BC"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Teruel, R.</w:t>
      </w:r>
      <w:r w:rsidRPr="00754F23">
        <w:rPr>
          <w:rFonts w:ascii="Calibri" w:hAnsi="Calibri" w:cs="Calibri"/>
          <w:noProof/>
          <w:kern w:val="0"/>
          <w:lang w:val="en-GB"/>
        </w:rPr>
        <w:t xml:space="preserve"> 2011. On the fossil Schizomids (Schizomida: Hubbariidae) from Dominican Republic amber. </w:t>
      </w:r>
      <w:r w:rsidRPr="00754F23">
        <w:rPr>
          <w:rFonts w:ascii="Calibri" w:hAnsi="Calibri" w:cs="Calibri"/>
          <w:i/>
          <w:iCs/>
          <w:noProof/>
          <w:kern w:val="0"/>
          <w:lang w:val="en-GB"/>
        </w:rPr>
        <w:t>Boleti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8</w:t>
      </w:r>
      <w:r w:rsidRPr="00754F23">
        <w:rPr>
          <w:rFonts w:ascii="Calibri" w:hAnsi="Calibri" w:cs="Calibri"/>
          <w:noProof/>
          <w:kern w:val="0"/>
          <w:lang w:val="en-GB"/>
        </w:rPr>
        <w:t>, 335–336.</w:t>
      </w:r>
    </w:p>
    <w:p w14:paraId="38410EB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Delgado-Santa, L.</w:t>
      </w:r>
      <w:r w:rsidRPr="00754F23">
        <w:rPr>
          <w:rFonts w:ascii="Calibri" w:hAnsi="Calibri" w:cs="Calibri"/>
          <w:noProof/>
          <w:kern w:val="0"/>
          <w:lang w:val="en-GB"/>
        </w:rPr>
        <w:t xml:space="preserve"> 2012a. Nueva Especie de Piaroa de la Cordillera Occidental de los Andes Colombianos y segundo registro de Stenochrus portoricensis Chamberlin, 1922 para Colombia (Schizomida: Hubbardiidae). </w:t>
      </w:r>
      <w:r w:rsidRPr="00754F23">
        <w:rPr>
          <w:rFonts w:ascii="Calibri" w:hAnsi="Calibri" w:cs="Calibri"/>
          <w:i/>
          <w:iCs/>
          <w:noProof/>
          <w:kern w:val="0"/>
          <w:lang w:val="en-GB"/>
        </w:rPr>
        <w:t>Boletí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50</w:t>
      </w:r>
      <w:r w:rsidRPr="00754F23">
        <w:rPr>
          <w:rFonts w:ascii="Calibri" w:hAnsi="Calibri" w:cs="Calibri"/>
          <w:noProof/>
          <w:kern w:val="0"/>
          <w:lang w:val="en-GB"/>
        </w:rPr>
        <w:t>, 183–186.</w:t>
      </w:r>
    </w:p>
    <w:p w14:paraId="32DF5EF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Delgado-Santa, L.</w:t>
      </w:r>
      <w:r w:rsidRPr="00754F23">
        <w:rPr>
          <w:rFonts w:ascii="Calibri" w:hAnsi="Calibri" w:cs="Calibri"/>
          <w:noProof/>
          <w:kern w:val="0"/>
          <w:lang w:val="en-GB"/>
        </w:rPr>
        <w:t xml:space="preserve"> 2012b. Nuevo Género De Hubbardiidae (Arachnida: Schizomida) De La Cordillera Occidental De Los Andes, Colombi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21</w:t>
      </w:r>
      <w:r w:rsidRPr="00754F23">
        <w:rPr>
          <w:rFonts w:ascii="Calibri" w:hAnsi="Calibri" w:cs="Calibri"/>
          <w:noProof/>
          <w:kern w:val="0"/>
          <w:lang w:val="en-GB"/>
        </w:rPr>
        <w:t>, 139–143.</w:t>
      </w:r>
    </w:p>
    <w:p w14:paraId="3E4B490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Víquez, C.</w:t>
      </w:r>
      <w:r w:rsidRPr="00754F23">
        <w:rPr>
          <w:rFonts w:ascii="Calibri" w:hAnsi="Calibri" w:cs="Calibri"/>
          <w:noProof/>
          <w:kern w:val="0"/>
          <w:lang w:val="en-GB"/>
        </w:rPr>
        <w:t xml:space="preserve"> 2014. Aracnofauna de las Isla del Coco, Costa Rica, y descripción de un nuevo Surazomus (Schizomida: Hubbardiidae).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25</w:t>
      </w:r>
      <w:r w:rsidRPr="00754F23">
        <w:rPr>
          <w:rFonts w:ascii="Calibri" w:hAnsi="Calibri" w:cs="Calibri"/>
          <w:noProof/>
          <w:kern w:val="0"/>
          <w:lang w:val="en-GB"/>
        </w:rPr>
        <w:t>, 71–75.</w:t>
      </w:r>
    </w:p>
    <w:p w14:paraId="693D71D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amp; Rehfeldt, S.</w:t>
      </w:r>
      <w:r w:rsidRPr="00754F23">
        <w:rPr>
          <w:rFonts w:ascii="Calibri" w:hAnsi="Calibri" w:cs="Calibri"/>
          <w:noProof/>
          <w:kern w:val="0"/>
          <w:lang w:val="en-GB"/>
        </w:rPr>
        <w:t xml:space="preserve"> 2015. Stenochrus portoricensis , Zomus bagnallii and a new genus of schizomids ( Schizomida : Hubbardiidae ) from a greenhouse in Frankfurt am Main , Germany. </w:t>
      </w:r>
      <w:r w:rsidRPr="00754F23">
        <w:rPr>
          <w:rFonts w:ascii="Calibri" w:hAnsi="Calibri" w:cs="Calibri"/>
          <w:i/>
          <w:iCs/>
          <w:noProof/>
          <w:kern w:val="0"/>
          <w:lang w:val="en-GB"/>
        </w:rPr>
        <w:t>Arachnologische Mitteilungen</w:t>
      </w:r>
      <w:r w:rsidRPr="00754F23">
        <w:rPr>
          <w:rFonts w:ascii="Calibri" w:hAnsi="Calibri" w:cs="Calibri"/>
          <w:noProof/>
          <w:kern w:val="0"/>
          <w:lang w:val="en-GB"/>
        </w:rPr>
        <w:t xml:space="preserve"> </w:t>
      </w:r>
      <w:r w:rsidRPr="00754F23">
        <w:rPr>
          <w:rFonts w:ascii="Calibri" w:hAnsi="Calibri" w:cs="Calibri"/>
          <w:b/>
          <w:bCs/>
          <w:noProof/>
          <w:kern w:val="0"/>
          <w:lang w:val="en-GB"/>
        </w:rPr>
        <w:t>49</w:t>
      </w:r>
      <w:r w:rsidRPr="00754F23">
        <w:rPr>
          <w:rFonts w:ascii="Calibri" w:hAnsi="Calibri" w:cs="Calibri"/>
          <w:noProof/>
          <w:kern w:val="0"/>
          <w:lang w:val="en-GB"/>
        </w:rPr>
        <w:t>(Juni), 55–61.</w:t>
      </w:r>
    </w:p>
    <w:p w14:paraId="7544952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Manzanilla, O.V. &amp; Colmenares-García, P.A.</w:t>
      </w:r>
      <w:r w:rsidRPr="00754F23">
        <w:rPr>
          <w:rFonts w:ascii="Calibri" w:hAnsi="Calibri" w:cs="Calibri"/>
          <w:noProof/>
          <w:kern w:val="0"/>
          <w:lang w:val="en-GB"/>
        </w:rPr>
        <w:t xml:space="preserve"> 2009. New Rowlandius Reddell &amp; Cokendolpher, 1995 (Schizomida: Hubbardiidae) of the Sierra San Luis, Venezuela northwest. </w:t>
      </w:r>
      <w:r w:rsidRPr="00754F23">
        <w:rPr>
          <w:rFonts w:ascii="Calibri" w:hAnsi="Calibri" w:cs="Calibri"/>
          <w:i/>
          <w:iCs/>
          <w:noProof/>
          <w:kern w:val="0"/>
          <w:lang w:val="en-GB"/>
        </w:rPr>
        <w:t>Papéis Avulsos de Zoologia</w:t>
      </w:r>
      <w:r w:rsidRPr="00754F23">
        <w:rPr>
          <w:rFonts w:ascii="Calibri" w:hAnsi="Calibri" w:cs="Calibri"/>
          <w:noProof/>
          <w:kern w:val="0"/>
          <w:lang w:val="en-GB"/>
        </w:rPr>
        <w:t xml:space="preserve"> </w:t>
      </w:r>
      <w:r w:rsidRPr="00754F23">
        <w:rPr>
          <w:rFonts w:ascii="Calibri" w:hAnsi="Calibri" w:cs="Calibri"/>
          <w:b/>
          <w:bCs/>
          <w:noProof/>
          <w:kern w:val="0"/>
          <w:lang w:val="en-GB"/>
        </w:rPr>
        <w:t>49</w:t>
      </w:r>
      <w:r w:rsidRPr="00754F23">
        <w:rPr>
          <w:rFonts w:ascii="Calibri" w:hAnsi="Calibri" w:cs="Calibri"/>
          <w:noProof/>
          <w:kern w:val="0"/>
          <w:lang w:val="en-GB"/>
        </w:rPr>
        <w:t>(28), 361–368.</w:t>
      </w:r>
    </w:p>
    <w:p w14:paraId="631AC96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Víquez, C. &amp; Miranda, R.</w:t>
      </w:r>
      <w:r w:rsidRPr="00754F23">
        <w:rPr>
          <w:rFonts w:ascii="Calibri" w:hAnsi="Calibri" w:cs="Calibri"/>
          <w:noProof/>
          <w:kern w:val="0"/>
          <w:lang w:val="en-GB"/>
        </w:rPr>
        <w:t xml:space="preserve"> 2010. Adiciones a la Fauna Panameña de Esquizómidos (Schizomida: Hubbardiidae). </w:t>
      </w:r>
      <w:r w:rsidRPr="00754F23">
        <w:rPr>
          <w:rFonts w:ascii="Calibri" w:hAnsi="Calibri" w:cs="Calibri"/>
          <w:i/>
          <w:iCs/>
          <w:noProof/>
          <w:kern w:val="0"/>
          <w:lang w:val="en-GB"/>
        </w:rPr>
        <w:t>Boletí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 91–94.</w:t>
      </w:r>
    </w:p>
    <w:p w14:paraId="15ADD608"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Manzanilla, O.V. &amp; Víquez, C.</w:t>
      </w:r>
      <w:r w:rsidRPr="00754F23">
        <w:rPr>
          <w:rFonts w:ascii="Calibri" w:hAnsi="Calibri" w:cs="Calibri"/>
          <w:noProof/>
          <w:kern w:val="0"/>
          <w:lang w:val="en-GB"/>
        </w:rPr>
        <w:t xml:space="preserve"> 2010. New species of Surazomus Reddell &amp; </w:t>
      </w:r>
      <w:r w:rsidRPr="00754F23">
        <w:rPr>
          <w:rFonts w:ascii="Calibri" w:hAnsi="Calibri" w:cs="Calibri"/>
          <w:noProof/>
          <w:kern w:val="0"/>
          <w:lang w:val="en-GB"/>
        </w:rPr>
        <w:lastRenderedPageBreak/>
        <w:t xml:space="preserve">Cokendolpher, 1995 (Schizomida: Hubbardiidae) in Costa Rica. </w:t>
      </w:r>
      <w:r w:rsidRPr="00754F23">
        <w:rPr>
          <w:rFonts w:ascii="Calibri" w:hAnsi="Calibri" w:cs="Calibri"/>
          <w:i/>
          <w:iCs/>
          <w:noProof/>
          <w:kern w:val="0"/>
          <w:lang w:val="en-GB"/>
        </w:rPr>
        <w:t>Papeis Avulsos de Zoologia</w:t>
      </w:r>
      <w:r w:rsidRPr="00754F23">
        <w:rPr>
          <w:rFonts w:ascii="Calibri" w:hAnsi="Calibri" w:cs="Calibri"/>
          <w:noProof/>
          <w:kern w:val="0"/>
          <w:lang w:val="en-GB"/>
        </w:rPr>
        <w:t xml:space="preserve"> </w:t>
      </w:r>
      <w:r w:rsidRPr="00754F23">
        <w:rPr>
          <w:rFonts w:ascii="Calibri" w:hAnsi="Calibri" w:cs="Calibri"/>
          <w:b/>
          <w:bCs/>
          <w:noProof/>
          <w:kern w:val="0"/>
          <w:lang w:val="en-GB"/>
        </w:rPr>
        <w:t>48</w:t>
      </w:r>
      <w:r w:rsidRPr="00754F23">
        <w:rPr>
          <w:rFonts w:ascii="Calibri" w:hAnsi="Calibri" w:cs="Calibri"/>
          <w:noProof/>
          <w:kern w:val="0"/>
          <w:lang w:val="en-GB"/>
        </w:rPr>
        <w:t>(37), 77–86.</w:t>
      </w:r>
    </w:p>
    <w:p w14:paraId="48F8A14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Díaz, R.B. &amp; Barroso, A.A.</w:t>
      </w:r>
      <w:r w:rsidRPr="00754F23">
        <w:rPr>
          <w:rFonts w:ascii="Calibri" w:hAnsi="Calibri" w:cs="Calibri"/>
          <w:noProof/>
          <w:kern w:val="0"/>
          <w:lang w:val="en-GB"/>
        </w:rPr>
        <w:t xml:space="preserve"> 2016. Nueva localidad para Cubacanthozomus rowlandi (Dumitresco, 1973)(Schizomida: Hubbardiidae), el más enigmático esquizómido cubano.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28</w:t>
      </w:r>
      <w:r w:rsidRPr="00754F23">
        <w:rPr>
          <w:rFonts w:ascii="Calibri" w:hAnsi="Calibri" w:cs="Calibri"/>
          <w:noProof/>
          <w:kern w:val="0"/>
          <w:lang w:val="en-GB"/>
        </w:rPr>
        <w:t>, 151–152.</w:t>
      </w:r>
    </w:p>
    <w:p w14:paraId="05513A9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Armas, L.F., Díaz, R.B. &amp; Barroso, A.A.</w:t>
      </w:r>
      <w:r w:rsidRPr="00754F23">
        <w:rPr>
          <w:rFonts w:ascii="Calibri" w:hAnsi="Calibri" w:cs="Calibri"/>
          <w:noProof/>
          <w:kern w:val="0"/>
          <w:lang w:val="en-GB"/>
        </w:rPr>
        <w:t xml:space="preserve"> 2017. Redescription of the monotypic genus Cubacanthozomus (Schizomida: Hubbardiidae) and conservation status of its type-species.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4323</w:t>
      </w:r>
      <w:r w:rsidRPr="00754F23">
        <w:rPr>
          <w:rFonts w:ascii="Calibri" w:hAnsi="Calibri" w:cs="Calibri"/>
          <w:noProof/>
          <w:kern w:val="0"/>
          <w:lang w:val="en-GB"/>
        </w:rPr>
        <w:t>(4), 534–546.</w:t>
      </w:r>
    </w:p>
    <w:p w14:paraId="1841024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astawade, D.B.</w:t>
      </w:r>
      <w:r w:rsidRPr="00754F23">
        <w:rPr>
          <w:rFonts w:ascii="Calibri" w:hAnsi="Calibri" w:cs="Calibri"/>
          <w:noProof/>
          <w:kern w:val="0"/>
          <w:lang w:val="en-GB"/>
        </w:rPr>
        <w:t xml:space="preserve"> 2001. Redescription of schizomus buxtoni Gravely From Sri Lanka on the Basis of Syntypes deposited in the zoological Survey of India, Calcutta by F.H. Gravely 1915. </w:t>
      </w:r>
      <w:r w:rsidRPr="00754F23">
        <w:rPr>
          <w:rFonts w:ascii="Calibri" w:hAnsi="Calibri" w:cs="Calibri"/>
          <w:i/>
          <w:iCs/>
          <w:noProof/>
          <w:kern w:val="0"/>
          <w:lang w:val="en-GB"/>
        </w:rPr>
        <w:t>The Journal of the Bombay Natural History Society</w:t>
      </w:r>
      <w:r w:rsidRPr="00754F23">
        <w:rPr>
          <w:rFonts w:ascii="Calibri" w:hAnsi="Calibri" w:cs="Calibri"/>
          <w:noProof/>
          <w:kern w:val="0"/>
          <w:lang w:val="en-GB"/>
        </w:rPr>
        <w:t xml:space="preserve"> </w:t>
      </w:r>
      <w:r w:rsidRPr="00754F23">
        <w:rPr>
          <w:rFonts w:ascii="Calibri" w:hAnsi="Calibri" w:cs="Calibri"/>
          <w:b/>
          <w:bCs/>
          <w:noProof/>
          <w:kern w:val="0"/>
          <w:lang w:val="en-GB"/>
        </w:rPr>
        <w:t>98</w:t>
      </w:r>
      <w:r w:rsidRPr="00754F23">
        <w:rPr>
          <w:rFonts w:ascii="Calibri" w:hAnsi="Calibri" w:cs="Calibri"/>
          <w:noProof/>
          <w:kern w:val="0"/>
          <w:lang w:val="en-GB"/>
        </w:rPr>
        <w:t>, 133–137.</w:t>
      </w:r>
    </w:p>
    <w:p w14:paraId="1102293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astawade, D.B.</w:t>
      </w:r>
      <w:r w:rsidRPr="00754F23">
        <w:rPr>
          <w:rFonts w:ascii="Calibri" w:hAnsi="Calibri" w:cs="Calibri"/>
          <w:noProof/>
          <w:kern w:val="0"/>
          <w:lang w:val="en-GB"/>
        </w:rPr>
        <w:t xml:space="preserve"> 2002. Two new species of schizomids from India with range extension for Schizomus tikaderi (Arachnida: Schizomida). </w:t>
      </w:r>
      <w:r w:rsidRPr="00754F23">
        <w:rPr>
          <w:rFonts w:ascii="Calibri" w:hAnsi="Calibri" w:cs="Calibri"/>
          <w:i/>
          <w:iCs/>
          <w:noProof/>
          <w:kern w:val="0"/>
          <w:lang w:val="en-GB"/>
        </w:rPr>
        <w:t>The Journal of the Bombay Natural History Society</w:t>
      </w:r>
      <w:r w:rsidRPr="00754F23">
        <w:rPr>
          <w:rFonts w:ascii="Calibri" w:hAnsi="Calibri" w:cs="Calibri"/>
          <w:noProof/>
          <w:kern w:val="0"/>
          <w:lang w:val="en-GB"/>
        </w:rPr>
        <w:t xml:space="preserve"> </w:t>
      </w:r>
      <w:r w:rsidRPr="00754F23">
        <w:rPr>
          <w:rFonts w:ascii="Calibri" w:hAnsi="Calibri" w:cs="Calibri"/>
          <w:b/>
          <w:bCs/>
          <w:noProof/>
          <w:kern w:val="0"/>
          <w:lang w:val="en-GB"/>
        </w:rPr>
        <w:t>99</w:t>
      </w:r>
      <w:r w:rsidRPr="00754F23">
        <w:rPr>
          <w:rFonts w:ascii="Calibri" w:hAnsi="Calibri" w:cs="Calibri"/>
          <w:noProof/>
          <w:kern w:val="0"/>
          <w:lang w:val="en-GB"/>
        </w:rPr>
        <w:t>, 90–95.</w:t>
      </w:r>
    </w:p>
    <w:p w14:paraId="1AF3729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astawade, D.B.</w:t>
      </w:r>
      <w:r w:rsidRPr="00754F23">
        <w:rPr>
          <w:rFonts w:ascii="Calibri" w:hAnsi="Calibri" w:cs="Calibri"/>
          <w:noProof/>
          <w:kern w:val="0"/>
          <w:lang w:val="en-GB"/>
        </w:rPr>
        <w:t xml:space="preserve"> 2004. Revision of some species of family Schizomidae (Arachnida: Schizomida) on the basis of types deposited by F. H. Gravely (1911-1925) in the national ZSI, Kolkata. </w:t>
      </w:r>
      <w:r w:rsidRPr="00754F23">
        <w:rPr>
          <w:rFonts w:ascii="Calibri" w:hAnsi="Calibri" w:cs="Calibri"/>
          <w:i/>
          <w:iCs/>
          <w:noProof/>
          <w:kern w:val="0"/>
          <w:lang w:val="en-GB"/>
        </w:rPr>
        <w:t>The Journal of the Bombay Natural History Society</w:t>
      </w:r>
      <w:r w:rsidRPr="00754F23">
        <w:rPr>
          <w:rFonts w:ascii="Calibri" w:hAnsi="Calibri" w:cs="Calibri"/>
          <w:noProof/>
          <w:kern w:val="0"/>
          <w:lang w:val="en-GB"/>
        </w:rPr>
        <w:t xml:space="preserve"> </w:t>
      </w:r>
      <w:r w:rsidRPr="00754F23">
        <w:rPr>
          <w:rFonts w:ascii="Calibri" w:hAnsi="Calibri" w:cs="Calibri"/>
          <w:b/>
          <w:bCs/>
          <w:noProof/>
          <w:kern w:val="0"/>
          <w:lang w:val="en-GB"/>
        </w:rPr>
        <w:t>101</w:t>
      </w:r>
      <w:r w:rsidRPr="00754F23">
        <w:rPr>
          <w:rFonts w:ascii="Calibri" w:hAnsi="Calibri" w:cs="Calibri"/>
          <w:noProof/>
          <w:kern w:val="0"/>
          <w:lang w:val="en-GB"/>
        </w:rPr>
        <w:t>, 211–220.</w:t>
      </w:r>
    </w:p>
    <w:p w14:paraId="087F649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astawade, D.B.</w:t>
      </w:r>
      <w:r w:rsidRPr="00754F23">
        <w:rPr>
          <w:rFonts w:ascii="Calibri" w:hAnsi="Calibri" w:cs="Calibri"/>
          <w:noProof/>
          <w:kern w:val="0"/>
          <w:lang w:val="en-GB"/>
        </w:rPr>
        <w:t xml:space="preserve"> 2006. Arachnida: Scorpionida, Uropygi, Schizomida and Oncopodid Opiliones (Chelicerata). In </w:t>
      </w:r>
      <w:r w:rsidRPr="00754F23">
        <w:rPr>
          <w:rFonts w:ascii="Calibri" w:hAnsi="Calibri" w:cs="Calibri"/>
          <w:i/>
          <w:iCs/>
          <w:noProof/>
          <w:kern w:val="0"/>
          <w:lang w:val="en-GB"/>
        </w:rPr>
        <w:t>Fauna of Arunachal Pradesh, State Fauna Series</w:t>
      </w:r>
      <w:r w:rsidRPr="00754F23">
        <w:rPr>
          <w:rFonts w:ascii="Calibri" w:hAnsi="Calibri" w:cs="Calibri"/>
          <w:noProof/>
          <w:kern w:val="0"/>
          <w:lang w:val="en-GB"/>
        </w:rPr>
        <w:t xml:space="preserve">, pp. 449–465. </w:t>
      </w:r>
    </w:p>
    <w:p w14:paraId="1A41EF7C"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onaldo, A. &amp; Pinto-da-Rocha, R.</w:t>
      </w:r>
      <w:r w:rsidRPr="00754F23">
        <w:rPr>
          <w:rFonts w:ascii="Calibri" w:hAnsi="Calibri" w:cs="Calibri"/>
          <w:noProof/>
          <w:kern w:val="0"/>
          <w:lang w:val="en-GB"/>
        </w:rPr>
        <w:t xml:space="preserve"> 2007. A new species of Surazomus (Arachnida, Schizomida) from Brazilian Oriental Amazonia. </w:t>
      </w:r>
      <w:r w:rsidRPr="00754F23">
        <w:rPr>
          <w:rFonts w:ascii="Calibri" w:hAnsi="Calibri" w:cs="Calibri"/>
          <w:i/>
          <w:iCs/>
          <w:noProof/>
          <w:kern w:val="0"/>
          <w:lang w:val="en-GB"/>
        </w:rPr>
        <w:t>Revista Brasileira de Zoologia</w:t>
      </w:r>
      <w:r w:rsidRPr="00754F23">
        <w:rPr>
          <w:rFonts w:ascii="Calibri" w:hAnsi="Calibri" w:cs="Calibri"/>
          <w:noProof/>
          <w:kern w:val="0"/>
          <w:lang w:val="en-GB"/>
        </w:rPr>
        <w:t xml:space="preserve"> </w:t>
      </w:r>
      <w:r w:rsidRPr="00754F23">
        <w:rPr>
          <w:rFonts w:ascii="Calibri" w:hAnsi="Calibri" w:cs="Calibri"/>
          <w:b/>
          <w:bCs/>
          <w:noProof/>
          <w:kern w:val="0"/>
          <w:lang w:val="en-GB"/>
        </w:rPr>
        <w:t>24</w:t>
      </w:r>
      <w:r w:rsidRPr="00754F23">
        <w:rPr>
          <w:rFonts w:ascii="Calibri" w:hAnsi="Calibri" w:cs="Calibri"/>
          <w:noProof/>
          <w:kern w:val="0"/>
          <w:lang w:val="en-GB"/>
        </w:rPr>
        <w:t>(2), 323–326.</w:t>
      </w:r>
    </w:p>
    <w:p w14:paraId="6E8D3598"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örner, C.</w:t>
      </w:r>
      <w:r w:rsidRPr="00754F23">
        <w:rPr>
          <w:rFonts w:ascii="Calibri" w:hAnsi="Calibri" w:cs="Calibri"/>
          <w:noProof/>
          <w:kern w:val="0"/>
          <w:lang w:val="en-GB"/>
        </w:rPr>
        <w:t xml:space="preserve"> 1904. Beiträge zur Morphologie der Arthropoden. </w:t>
      </w:r>
      <w:r w:rsidRPr="00754F23">
        <w:rPr>
          <w:rFonts w:ascii="Calibri" w:hAnsi="Calibri" w:cs="Calibri"/>
          <w:i/>
          <w:iCs/>
          <w:noProof/>
          <w:kern w:val="0"/>
          <w:lang w:val="en-GB"/>
        </w:rPr>
        <w:t>Zoologica, Stuttgart</w:t>
      </w:r>
      <w:r w:rsidRPr="00754F23">
        <w:rPr>
          <w:rFonts w:ascii="Calibri" w:hAnsi="Calibri" w:cs="Calibri"/>
          <w:noProof/>
          <w:kern w:val="0"/>
          <w:lang w:val="en-GB"/>
        </w:rPr>
        <w:t xml:space="preserve"> </w:t>
      </w:r>
      <w:r w:rsidRPr="00754F23">
        <w:rPr>
          <w:rFonts w:ascii="Calibri" w:hAnsi="Calibri" w:cs="Calibri"/>
          <w:b/>
          <w:bCs/>
          <w:noProof/>
          <w:kern w:val="0"/>
          <w:lang w:val="en-GB"/>
        </w:rPr>
        <w:t>42</w:t>
      </w:r>
      <w:r w:rsidRPr="00754F23">
        <w:rPr>
          <w:rFonts w:ascii="Calibri" w:hAnsi="Calibri" w:cs="Calibri"/>
          <w:noProof/>
          <w:kern w:val="0"/>
          <w:lang w:val="en-GB"/>
        </w:rPr>
        <w:t>.</w:t>
      </w:r>
    </w:p>
    <w:p w14:paraId="3A4E085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riggs, T.S. &amp; Hom, K.</w:t>
      </w:r>
      <w:r w:rsidRPr="00754F23">
        <w:rPr>
          <w:rFonts w:ascii="Calibri" w:hAnsi="Calibri" w:cs="Calibri"/>
          <w:noProof/>
          <w:kern w:val="0"/>
          <w:lang w:val="en-GB"/>
        </w:rPr>
        <w:t xml:space="preserve"> 1966. A new schizomid whipscorpion from California with notes on the other (Uropygi: Schizomidae). </w:t>
      </w:r>
      <w:r w:rsidRPr="00754F23">
        <w:rPr>
          <w:rFonts w:ascii="Calibri" w:hAnsi="Calibri" w:cs="Calibri"/>
          <w:i/>
          <w:iCs/>
          <w:noProof/>
          <w:kern w:val="0"/>
          <w:lang w:val="en-GB"/>
        </w:rPr>
        <w:t>The Pan-Pacific entomologist.</w:t>
      </w:r>
      <w:r w:rsidRPr="00754F23">
        <w:rPr>
          <w:rFonts w:ascii="Calibri" w:hAnsi="Calibri" w:cs="Calibri"/>
          <w:noProof/>
          <w:kern w:val="0"/>
          <w:lang w:val="en-GB"/>
        </w:rPr>
        <w:t xml:space="preserve"> </w:t>
      </w:r>
      <w:r w:rsidRPr="00754F23">
        <w:rPr>
          <w:rFonts w:ascii="Calibri" w:hAnsi="Calibri" w:cs="Calibri"/>
          <w:b/>
          <w:bCs/>
          <w:noProof/>
          <w:kern w:val="0"/>
          <w:lang w:val="en-GB"/>
        </w:rPr>
        <w:t>42</w:t>
      </w:r>
      <w:r w:rsidRPr="00754F23">
        <w:rPr>
          <w:rFonts w:ascii="Calibri" w:hAnsi="Calibri" w:cs="Calibri"/>
          <w:noProof/>
          <w:kern w:val="0"/>
          <w:lang w:val="en-GB"/>
        </w:rPr>
        <w:t>(4), 270–274.</w:t>
      </w:r>
    </w:p>
    <w:p w14:paraId="5EA3092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riggs, T.S. &amp; Hom, K.</w:t>
      </w:r>
      <w:r w:rsidRPr="00754F23">
        <w:rPr>
          <w:rFonts w:ascii="Calibri" w:hAnsi="Calibri" w:cs="Calibri"/>
          <w:noProof/>
          <w:kern w:val="0"/>
          <w:lang w:val="en-GB"/>
        </w:rPr>
        <w:t xml:space="preserve"> 1972. A cavernicolous whip-scorpion from the northern Mojave desert, California (Schizomida: Schizomidae). </w:t>
      </w:r>
      <w:r w:rsidRPr="00754F23">
        <w:rPr>
          <w:rFonts w:ascii="Calibri" w:hAnsi="Calibri" w:cs="Calibri"/>
          <w:i/>
          <w:iCs/>
          <w:noProof/>
          <w:kern w:val="0"/>
          <w:lang w:val="en-GB"/>
        </w:rPr>
        <w:t>California Academy of Sciences</w:t>
      </w:r>
      <w:r w:rsidRPr="00754F23">
        <w:rPr>
          <w:rFonts w:ascii="Calibri" w:hAnsi="Calibri" w:cs="Calibri"/>
          <w:noProof/>
          <w:kern w:val="0"/>
          <w:lang w:val="en-GB"/>
        </w:rPr>
        <w:t xml:space="preserve"> </w:t>
      </w:r>
      <w:r w:rsidRPr="00754F23">
        <w:rPr>
          <w:rFonts w:ascii="Calibri" w:hAnsi="Calibri" w:cs="Calibri"/>
          <w:b/>
          <w:bCs/>
          <w:noProof/>
          <w:kern w:val="0"/>
          <w:lang w:val="en-GB"/>
        </w:rPr>
        <w:t>98</w:t>
      </w:r>
      <w:r w:rsidRPr="00754F23">
        <w:rPr>
          <w:rFonts w:ascii="Calibri" w:hAnsi="Calibri" w:cs="Calibri"/>
          <w:noProof/>
          <w:kern w:val="0"/>
          <w:lang w:val="en-GB"/>
        </w:rPr>
        <w:t>, 3–7.</w:t>
      </w:r>
    </w:p>
    <w:p w14:paraId="2FA43B8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riggs, T.S. &amp; Hom, K.</w:t>
      </w:r>
      <w:r w:rsidRPr="00754F23">
        <w:rPr>
          <w:rFonts w:ascii="Calibri" w:hAnsi="Calibri" w:cs="Calibri"/>
          <w:noProof/>
          <w:kern w:val="0"/>
          <w:lang w:val="en-GB"/>
        </w:rPr>
        <w:t xml:space="preserve"> 1988. A new species and new records of Schizomids frome the central coastal California (Schizomida: Schizomidae: Schizomus). </w:t>
      </w:r>
      <w:r w:rsidRPr="00754F23">
        <w:rPr>
          <w:rFonts w:ascii="Calibri" w:hAnsi="Calibri" w:cs="Calibri"/>
          <w:i/>
          <w:iCs/>
          <w:noProof/>
          <w:kern w:val="0"/>
          <w:lang w:val="en-GB"/>
        </w:rPr>
        <w:t>Proceedings of the California Academy of Sciences</w:t>
      </w:r>
      <w:r w:rsidRPr="00754F23">
        <w:rPr>
          <w:rFonts w:ascii="Calibri" w:hAnsi="Calibri" w:cs="Calibri"/>
          <w:noProof/>
          <w:kern w:val="0"/>
          <w:lang w:val="en-GB"/>
        </w:rPr>
        <w:t xml:space="preserve"> </w:t>
      </w:r>
      <w:r w:rsidRPr="00754F23">
        <w:rPr>
          <w:rFonts w:ascii="Calibri" w:hAnsi="Calibri" w:cs="Calibri"/>
          <w:b/>
          <w:bCs/>
          <w:noProof/>
          <w:kern w:val="0"/>
          <w:lang w:val="en-GB"/>
        </w:rPr>
        <w:t>45</w:t>
      </w:r>
      <w:r w:rsidRPr="00754F23">
        <w:rPr>
          <w:rFonts w:ascii="Calibri" w:hAnsi="Calibri" w:cs="Calibri"/>
          <w:noProof/>
          <w:kern w:val="0"/>
          <w:lang w:val="en-GB"/>
        </w:rPr>
        <w:t>, 83–88.</w:t>
      </w:r>
    </w:p>
    <w:p w14:paraId="4A8C494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rignoli, P.M.</w:t>
      </w:r>
      <w:r w:rsidRPr="00754F23">
        <w:rPr>
          <w:rFonts w:ascii="Calibri" w:hAnsi="Calibri" w:cs="Calibri"/>
          <w:noProof/>
          <w:kern w:val="0"/>
          <w:lang w:val="en-GB"/>
        </w:rPr>
        <w:t xml:space="preserve"> 1973. Brignoli, 1973 Note sulla morfologia dei genitali degli schizomidi e diagnosi preliminari di due nuove specie del messico (Arachnida, Schizomida). </w:t>
      </w:r>
      <w:r w:rsidRPr="00754F23">
        <w:rPr>
          <w:rFonts w:ascii="Calibri" w:hAnsi="Calibri" w:cs="Calibri"/>
          <w:i/>
          <w:iCs/>
          <w:noProof/>
          <w:kern w:val="0"/>
          <w:lang w:val="en-GB"/>
        </w:rPr>
        <w:t>Fragmenta Entomologica</w:t>
      </w:r>
      <w:r w:rsidRPr="00754F23">
        <w:rPr>
          <w:rFonts w:ascii="Calibri" w:hAnsi="Calibri" w:cs="Calibri"/>
          <w:noProof/>
          <w:kern w:val="0"/>
          <w:lang w:val="en-GB"/>
        </w:rPr>
        <w:t xml:space="preserve"> </w:t>
      </w:r>
      <w:r w:rsidRPr="00754F23">
        <w:rPr>
          <w:rFonts w:ascii="Calibri" w:hAnsi="Calibri" w:cs="Calibri"/>
          <w:b/>
          <w:bCs/>
          <w:noProof/>
          <w:kern w:val="0"/>
          <w:lang w:val="en-GB"/>
        </w:rPr>
        <w:t>9</w:t>
      </w:r>
      <w:r w:rsidRPr="00754F23">
        <w:rPr>
          <w:rFonts w:ascii="Calibri" w:hAnsi="Calibri" w:cs="Calibri"/>
          <w:noProof/>
          <w:kern w:val="0"/>
          <w:lang w:val="en-GB"/>
        </w:rPr>
        <w:t>, 1–9.</w:t>
      </w:r>
    </w:p>
    <w:p w14:paraId="02E46BE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rignoli, P.M.</w:t>
      </w:r>
      <w:r w:rsidRPr="00754F23">
        <w:rPr>
          <w:rFonts w:ascii="Calibri" w:hAnsi="Calibri" w:cs="Calibri"/>
          <w:noProof/>
          <w:kern w:val="0"/>
          <w:lang w:val="en-GB"/>
        </w:rPr>
        <w:t xml:space="preserve"> 1974a. Subterranean Fauna of Mexico. </w:t>
      </w:r>
      <w:r w:rsidRPr="00754F23">
        <w:rPr>
          <w:rFonts w:ascii="Calibri" w:hAnsi="Calibri" w:cs="Calibri"/>
          <w:i/>
          <w:iCs/>
          <w:noProof/>
          <w:kern w:val="0"/>
          <w:lang w:val="en-GB"/>
        </w:rPr>
        <w:t>Academia Nazionale dei Lincei, Problemi Attuali di Scienzia e di Cultura</w:t>
      </w:r>
      <w:r w:rsidRPr="00754F23">
        <w:rPr>
          <w:rFonts w:ascii="Calibri" w:hAnsi="Calibri" w:cs="Calibri"/>
          <w:noProof/>
          <w:kern w:val="0"/>
          <w:lang w:val="en-GB"/>
        </w:rPr>
        <w:t xml:space="preserve"> </w:t>
      </w:r>
      <w:r w:rsidRPr="00754F23">
        <w:rPr>
          <w:rFonts w:ascii="Calibri" w:hAnsi="Calibri" w:cs="Calibri"/>
          <w:b/>
          <w:bCs/>
          <w:noProof/>
          <w:kern w:val="0"/>
          <w:lang w:val="en-GB"/>
        </w:rPr>
        <w:t>171</w:t>
      </w:r>
      <w:r w:rsidRPr="00754F23">
        <w:rPr>
          <w:rFonts w:ascii="Calibri" w:hAnsi="Calibri" w:cs="Calibri"/>
          <w:noProof/>
          <w:kern w:val="0"/>
          <w:lang w:val="en-GB"/>
        </w:rPr>
        <w:t>, 143–152.</w:t>
      </w:r>
    </w:p>
    <w:p w14:paraId="100C7CD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Brignoli, P.M.</w:t>
      </w:r>
      <w:r w:rsidRPr="00754F23">
        <w:rPr>
          <w:rFonts w:ascii="Calibri" w:hAnsi="Calibri" w:cs="Calibri"/>
          <w:noProof/>
          <w:kern w:val="0"/>
          <w:lang w:val="en-GB"/>
        </w:rPr>
        <w:t xml:space="preserve"> 1974b. Un nuovo Schizomida delle Batu Caves in Malesia (Arachnida, Schizomida). </w:t>
      </w:r>
      <w:r w:rsidRPr="00754F23">
        <w:rPr>
          <w:rFonts w:ascii="Calibri" w:hAnsi="Calibri" w:cs="Calibri"/>
          <w:i/>
          <w:iCs/>
          <w:noProof/>
          <w:kern w:val="0"/>
          <w:lang w:val="en-GB"/>
        </w:rPr>
        <w:t>Revue suisse de zoologie.</w:t>
      </w:r>
      <w:r w:rsidRPr="00754F23">
        <w:rPr>
          <w:rFonts w:ascii="Calibri" w:hAnsi="Calibri" w:cs="Calibri"/>
          <w:noProof/>
          <w:kern w:val="0"/>
          <w:lang w:val="en-GB"/>
        </w:rPr>
        <w:t xml:space="preserve"> </w:t>
      </w:r>
      <w:r w:rsidRPr="00754F23">
        <w:rPr>
          <w:rFonts w:ascii="Calibri" w:hAnsi="Calibri" w:cs="Calibri"/>
          <w:b/>
          <w:bCs/>
          <w:noProof/>
          <w:kern w:val="0"/>
          <w:lang w:val="en-GB"/>
        </w:rPr>
        <w:t>81</w:t>
      </w:r>
      <w:r w:rsidRPr="00754F23">
        <w:rPr>
          <w:rFonts w:ascii="Calibri" w:hAnsi="Calibri" w:cs="Calibri"/>
          <w:noProof/>
          <w:kern w:val="0"/>
          <w:lang w:val="en-GB"/>
        </w:rPr>
        <w:t>(May), 731–735.</w:t>
      </w:r>
    </w:p>
    <w:p w14:paraId="4A1D607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ambridge, O.P.</w:t>
      </w:r>
      <w:r w:rsidRPr="00754F23">
        <w:rPr>
          <w:rFonts w:ascii="Calibri" w:hAnsi="Calibri" w:cs="Calibri"/>
          <w:noProof/>
          <w:kern w:val="0"/>
          <w:lang w:val="en-GB"/>
        </w:rPr>
        <w:t xml:space="preserve"> 1872. On a new Family and Genus and two new Species of Thelyphonidea. </w:t>
      </w:r>
      <w:r w:rsidRPr="00754F23">
        <w:rPr>
          <w:rFonts w:ascii="Calibri" w:hAnsi="Calibri" w:cs="Calibri"/>
          <w:i/>
          <w:iCs/>
          <w:noProof/>
          <w:kern w:val="0"/>
          <w:lang w:val="en-GB"/>
        </w:rPr>
        <w:t>Magazine of Natural History</w:t>
      </w:r>
      <w:r w:rsidRPr="00754F23">
        <w:rPr>
          <w:rFonts w:ascii="Calibri" w:hAnsi="Calibri" w:cs="Calibri"/>
          <w:noProof/>
          <w:kern w:val="0"/>
          <w:lang w:val="en-GB"/>
        </w:rPr>
        <w:t xml:space="preserve"> </w:t>
      </w:r>
      <w:r w:rsidRPr="00754F23">
        <w:rPr>
          <w:rFonts w:ascii="Calibri" w:hAnsi="Calibri" w:cs="Calibri"/>
          <w:b/>
          <w:bCs/>
          <w:noProof/>
          <w:kern w:val="0"/>
          <w:lang w:val="en-GB"/>
        </w:rPr>
        <w:t>60</w:t>
      </w:r>
      <w:r w:rsidRPr="00754F23">
        <w:rPr>
          <w:rFonts w:ascii="Calibri" w:hAnsi="Calibri" w:cs="Calibri"/>
          <w:noProof/>
          <w:kern w:val="0"/>
          <w:lang w:val="en-GB"/>
        </w:rPr>
        <w:t>(December), 409-413 + plate XXII.</w:t>
      </w:r>
    </w:p>
    <w:p w14:paraId="640A1CA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amilo, G.. &amp; Cokendolpher, J.C.</w:t>
      </w:r>
      <w:r w:rsidRPr="00754F23">
        <w:rPr>
          <w:rFonts w:ascii="Calibri" w:hAnsi="Calibri" w:cs="Calibri"/>
          <w:noProof/>
          <w:kern w:val="0"/>
          <w:lang w:val="en-GB"/>
        </w:rPr>
        <w:t xml:space="preserve"> 1988. Schizomidae de Puerto Rico (Arachnida: Schizomida). </w:t>
      </w:r>
      <w:r w:rsidRPr="00754F23">
        <w:rPr>
          <w:rFonts w:ascii="Calibri" w:hAnsi="Calibri" w:cs="Calibri"/>
          <w:i/>
          <w:iCs/>
          <w:noProof/>
          <w:kern w:val="0"/>
          <w:lang w:val="en-GB"/>
        </w:rPr>
        <w:t>Caribbean Journal of Science</w:t>
      </w:r>
      <w:r w:rsidRPr="00754F23">
        <w:rPr>
          <w:rFonts w:ascii="Calibri" w:hAnsi="Calibri" w:cs="Calibri"/>
          <w:noProof/>
          <w:kern w:val="0"/>
          <w:lang w:val="en-GB"/>
        </w:rPr>
        <w:t xml:space="preserve"> </w:t>
      </w:r>
      <w:r w:rsidRPr="00754F23">
        <w:rPr>
          <w:rFonts w:ascii="Calibri" w:hAnsi="Calibri" w:cs="Calibri"/>
          <w:b/>
          <w:bCs/>
          <w:noProof/>
          <w:kern w:val="0"/>
          <w:lang w:val="en-GB"/>
        </w:rPr>
        <w:t>24</w:t>
      </w:r>
      <w:r w:rsidRPr="00754F23">
        <w:rPr>
          <w:rFonts w:ascii="Calibri" w:hAnsi="Calibri" w:cs="Calibri"/>
          <w:noProof/>
          <w:kern w:val="0"/>
          <w:lang w:val="en-GB"/>
        </w:rPr>
        <w:t>(1–2), 52–59.</w:t>
      </w:r>
    </w:p>
    <w:p w14:paraId="72FA1CB0"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hamberlin, R.V.</w:t>
      </w:r>
      <w:r w:rsidRPr="00754F23">
        <w:rPr>
          <w:rFonts w:ascii="Calibri" w:hAnsi="Calibri" w:cs="Calibri"/>
          <w:noProof/>
          <w:kern w:val="0"/>
          <w:lang w:val="en-GB"/>
        </w:rPr>
        <w:t xml:space="preserve"> 1922. Two new American arachnids of the order Pedipalpida. </w:t>
      </w:r>
      <w:r w:rsidRPr="00754F23">
        <w:rPr>
          <w:rFonts w:ascii="Calibri" w:hAnsi="Calibri" w:cs="Calibri"/>
          <w:i/>
          <w:iCs/>
          <w:noProof/>
          <w:kern w:val="0"/>
          <w:lang w:val="en-GB"/>
        </w:rPr>
        <w:t>Proceedings of the Biological Society of Washington</w:t>
      </w:r>
      <w:r w:rsidRPr="00754F23">
        <w:rPr>
          <w:rFonts w:ascii="Calibri" w:hAnsi="Calibri" w:cs="Calibri"/>
          <w:noProof/>
          <w:kern w:val="0"/>
          <w:lang w:val="en-GB"/>
        </w:rPr>
        <w:t xml:space="preserve"> </w:t>
      </w:r>
      <w:r w:rsidRPr="00754F23">
        <w:rPr>
          <w:rFonts w:ascii="Calibri" w:hAnsi="Calibri" w:cs="Calibri"/>
          <w:b/>
          <w:bCs/>
          <w:noProof/>
          <w:kern w:val="0"/>
          <w:lang w:val="en-GB"/>
        </w:rPr>
        <w:t>35</w:t>
      </w:r>
      <w:r w:rsidRPr="00754F23">
        <w:rPr>
          <w:rFonts w:ascii="Calibri" w:hAnsi="Calibri" w:cs="Calibri"/>
          <w:noProof/>
          <w:kern w:val="0"/>
          <w:lang w:val="en-GB"/>
        </w:rPr>
        <w:t>(March), 11–12.</w:t>
      </w:r>
    </w:p>
    <w:p w14:paraId="002B8CF8"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hamberlin, R.V.</w:t>
      </w:r>
      <w:r w:rsidRPr="00754F23">
        <w:rPr>
          <w:rFonts w:ascii="Calibri" w:hAnsi="Calibri" w:cs="Calibri"/>
          <w:noProof/>
          <w:kern w:val="0"/>
          <w:lang w:val="en-GB"/>
        </w:rPr>
        <w:t xml:space="preserve"> 1939. A new arachnid of the order Pedipalpida. </w:t>
      </w:r>
      <w:r w:rsidRPr="00754F23">
        <w:rPr>
          <w:rFonts w:ascii="Calibri" w:hAnsi="Calibri" w:cs="Calibri"/>
          <w:i/>
          <w:iCs/>
          <w:noProof/>
          <w:kern w:val="0"/>
          <w:lang w:val="en-GB"/>
        </w:rPr>
        <w:t>Proceedings of the Biological Society of Washington</w:t>
      </w:r>
      <w:r w:rsidRPr="00754F23">
        <w:rPr>
          <w:rFonts w:ascii="Calibri" w:hAnsi="Calibri" w:cs="Calibri"/>
          <w:noProof/>
          <w:kern w:val="0"/>
          <w:lang w:val="en-GB"/>
        </w:rPr>
        <w:t xml:space="preserve"> </w:t>
      </w:r>
      <w:r w:rsidRPr="00754F23">
        <w:rPr>
          <w:rFonts w:ascii="Calibri" w:hAnsi="Calibri" w:cs="Calibri"/>
          <w:b/>
          <w:bCs/>
          <w:noProof/>
          <w:kern w:val="0"/>
          <w:lang w:val="en-GB"/>
        </w:rPr>
        <w:t>52</w:t>
      </w:r>
      <w:r w:rsidRPr="00754F23">
        <w:rPr>
          <w:rFonts w:ascii="Calibri" w:hAnsi="Calibri" w:cs="Calibri"/>
          <w:noProof/>
          <w:kern w:val="0"/>
          <w:lang w:val="en-GB"/>
        </w:rPr>
        <w:t>, 123–124.</w:t>
      </w:r>
    </w:p>
    <w:p w14:paraId="21CBB17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hamberlin, R.V. &amp; Ivie, W.</w:t>
      </w:r>
      <w:r w:rsidRPr="00754F23">
        <w:rPr>
          <w:rFonts w:ascii="Calibri" w:hAnsi="Calibri" w:cs="Calibri"/>
          <w:noProof/>
          <w:kern w:val="0"/>
          <w:lang w:val="en-GB"/>
        </w:rPr>
        <w:t xml:space="preserve"> 1938. Arachnida of the orders Pedipalpida, Scorpionida and Ricinulida. </w:t>
      </w:r>
      <w:r w:rsidRPr="00754F23">
        <w:rPr>
          <w:rFonts w:ascii="Calibri" w:hAnsi="Calibri" w:cs="Calibri"/>
          <w:i/>
          <w:iCs/>
          <w:noProof/>
          <w:kern w:val="0"/>
          <w:lang w:val="en-GB"/>
        </w:rPr>
        <w:t>Carnegie Institute Washington, Publications</w:t>
      </w:r>
      <w:r w:rsidRPr="00754F23">
        <w:rPr>
          <w:rFonts w:ascii="Calibri" w:hAnsi="Calibri" w:cs="Calibri"/>
          <w:noProof/>
          <w:kern w:val="0"/>
          <w:lang w:val="en-GB"/>
        </w:rPr>
        <w:t xml:space="preserve"> </w:t>
      </w:r>
      <w:r w:rsidRPr="00754F23">
        <w:rPr>
          <w:rFonts w:ascii="Calibri" w:hAnsi="Calibri" w:cs="Calibri"/>
          <w:b/>
          <w:bCs/>
          <w:noProof/>
          <w:kern w:val="0"/>
          <w:lang w:val="en-GB"/>
        </w:rPr>
        <w:t>491</w:t>
      </w:r>
      <w:r w:rsidRPr="00754F23">
        <w:rPr>
          <w:rFonts w:ascii="Calibri" w:hAnsi="Calibri" w:cs="Calibri"/>
          <w:noProof/>
          <w:kern w:val="0"/>
          <w:lang w:val="en-GB"/>
        </w:rPr>
        <w:t>, 101–107.</w:t>
      </w:r>
    </w:p>
    <w:p w14:paraId="1E6475A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lastRenderedPageBreak/>
        <w:t>Chen, Z. &amp; Song, D.</w:t>
      </w:r>
      <w:r w:rsidRPr="00754F23">
        <w:rPr>
          <w:rFonts w:ascii="Calibri" w:hAnsi="Calibri" w:cs="Calibri"/>
          <w:noProof/>
          <w:kern w:val="0"/>
          <w:lang w:val="en-GB"/>
        </w:rPr>
        <w:t xml:space="preserve"> 1996. A new species of the genus Schizomus (Arachnida: Schizomida) from China. </w:t>
      </w:r>
      <w:r w:rsidRPr="00754F23">
        <w:rPr>
          <w:rFonts w:ascii="Calibri" w:hAnsi="Calibri" w:cs="Calibri"/>
          <w:i/>
          <w:iCs/>
          <w:noProof/>
          <w:kern w:val="0"/>
          <w:lang w:val="en-GB"/>
        </w:rPr>
        <w:t>Journal of Hebei Normal University (Natural Science)</w:t>
      </w:r>
      <w:r w:rsidRPr="00754F23">
        <w:rPr>
          <w:rFonts w:ascii="Calibri" w:hAnsi="Calibri" w:cs="Calibri"/>
          <w:noProof/>
          <w:kern w:val="0"/>
          <w:lang w:val="en-GB"/>
        </w:rPr>
        <w:t xml:space="preserve"> </w:t>
      </w:r>
      <w:r w:rsidRPr="00754F23">
        <w:rPr>
          <w:rFonts w:ascii="Calibri" w:hAnsi="Calibri" w:cs="Calibri"/>
          <w:b/>
          <w:bCs/>
          <w:noProof/>
          <w:kern w:val="0"/>
          <w:lang w:val="en-GB"/>
        </w:rPr>
        <w:t>20</w:t>
      </w:r>
      <w:r w:rsidRPr="00754F23">
        <w:rPr>
          <w:rFonts w:ascii="Calibri" w:hAnsi="Calibri" w:cs="Calibri"/>
          <w:noProof/>
          <w:kern w:val="0"/>
          <w:lang w:val="en-GB"/>
        </w:rPr>
        <w:t>(2), 87–89.</w:t>
      </w:r>
    </w:p>
    <w:p w14:paraId="0F036CB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hristophoryová, J., Šestáková, A., Krumpál, M. &amp; Fenďa, P.</w:t>
      </w:r>
      <w:r w:rsidRPr="00754F23">
        <w:rPr>
          <w:rFonts w:ascii="Calibri" w:hAnsi="Calibri" w:cs="Calibri"/>
          <w:noProof/>
          <w:kern w:val="0"/>
          <w:lang w:val="en-GB"/>
        </w:rPr>
        <w:t xml:space="preserve"> 2013. First record of a schizomid, Stenochrus portoricensis (Schizomida: Hubbardiidae), in Slovakia. </w:t>
      </w:r>
      <w:r w:rsidRPr="00754F23">
        <w:rPr>
          <w:rFonts w:ascii="Calibri" w:hAnsi="Calibri" w:cs="Calibri"/>
          <w:i/>
          <w:iCs/>
          <w:noProof/>
          <w:kern w:val="0"/>
          <w:lang w:val="en-GB"/>
        </w:rPr>
        <w:t>Arachnologische Mitteilungen</w:t>
      </w:r>
      <w:r w:rsidRPr="00754F23">
        <w:rPr>
          <w:rFonts w:ascii="Calibri" w:hAnsi="Calibri" w:cs="Calibri"/>
          <w:noProof/>
          <w:kern w:val="0"/>
          <w:lang w:val="en-GB"/>
        </w:rPr>
        <w:t xml:space="preserve"> (45), 25–29.</w:t>
      </w:r>
    </w:p>
    <w:p w14:paraId="116DFCB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louse, R.M., Branstetter, M.G., Buenavente, P., Crowley, L.M., Czekanski-Moir, J., General, D.E.M., Giribet, G., Harvey, M.S., Janies, D.A., Mohagan, A.B., Mohagan, D.P., Sharma, P.P. &amp; Wheeler, W.C.</w:t>
      </w:r>
      <w:r w:rsidRPr="00754F23">
        <w:rPr>
          <w:rFonts w:ascii="Calibri" w:hAnsi="Calibri" w:cs="Calibri"/>
          <w:noProof/>
          <w:kern w:val="0"/>
          <w:lang w:val="en-GB"/>
        </w:rPr>
        <w:t xml:space="preserve"> 2017. First global molecular phylogeny and biogeographical analysis of two arachnid orders (Schizomida and Uropygi) supports a tropical Pangean origin and mid-Cretaceous diversification. </w:t>
      </w:r>
      <w:r w:rsidRPr="00754F23">
        <w:rPr>
          <w:rFonts w:ascii="Calibri" w:hAnsi="Calibri" w:cs="Calibri"/>
          <w:i/>
          <w:iCs/>
          <w:noProof/>
          <w:kern w:val="0"/>
          <w:lang w:val="en-GB"/>
        </w:rPr>
        <w:t>Journal of Biogeography</w:t>
      </w:r>
      <w:r w:rsidRPr="00754F23">
        <w:rPr>
          <w:rFonts w:ascii="Calibri" w:hAnsi="Calibri" w:cs="Calibri"/>
          <w:noProof/>
          <w:kern w:val="0"/>
          <w:lang w:val="en-GB"/>
        </w:rPr>
        <w:t xml:space="preserve"> </w:t>
      </w:r>
      <w:r w:rsidRPr="00754F23">
        <w:rPr>
          <w:rFonts w:ascii="Calibri" w:hAnsi="Calibri" w:cs="Calibri"/>
          <w:b/>
          <w:bCs/>
          <w:noProof/>
          <w:kern w:val="0"/>
          <w:lang w:val="en-GB"/>
        </w:rPr>
        <w:t>44</w:t>
      </w:r>
      <w:r w:rsidRPr="00754F23">
        <w:rPr>
          <w:rFonts w:ascii="Calibri" w:hAnsi="Calibri" w:cs="Calibri"/>
          <w:noProof/>
          <w:kern w:val="0"/>
          <w:lang w:val="en-GB"/>
        </w:rPr>
        <w:t>(11), 1–13.</w:t>
      </w:r>
    </w:p>
    <w:p w14:paraId="43851C0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Reddell, J.R.</w:t>
      </w:r>
      <w:r w:rsidRPr="00754F23">
        <w:rPr>
          <w:rFonts w:ascii="Calibri" w:hAnsi="Calibri" w:cs="Calibri"/>
          <w:noProof/>
          <w:kern w:val="0"/>
          <w:lang w:val="en-GB"/>
        </w:rPr>
        <w:t xml:space="preserve"> 1984. The Male of Schizomus sbordonii Brignoli (Schizomida, Schizomidae). </w:t>
      </w:r>
      <w:r w:rsidRPr="00754F23">
        <w:rPr>
          <w:rFonts w:ascii="Calibri" w:hAnsi="Calibri" w:cs="Calibri"/>
          <w:i/>
          <w:iCs/>
          <w:noProof/>
          <w:kern w:val="0"/>
          <w:lang w:val="en-GB"/>
        </w:rPr>
        <w:t>The 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12</w:t>
      </w:r>
      <w:r w:rsidRPr="00754F23">
        <w:rPr>
          <w:rFonts w:ascii="Calibri" w:hAnsi="Calibri" w:cs="Calibri"/>
          <w:noProof/>
          <w:kern w:val="0"/>
          <w:lang w:val="en-GB"/>
        </w:rPr>
        <w:t>(2), 241–243.</w:t>
      </w:r>
    </w:p>
    <w:p w14:paraId="6491E63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Reddell, J.R.</w:t>
      </w:r>
      <w:r w:rsidRPr="00754F23">
        <w:rPr>
          <w:rFonts w:ascii="Calibri" w:hAnsi="Calibri" w:cs="Calibri"/>
          <w:noProof/>
          <w:kern w:val="0"/>
          <w:lang w:val="en-GB"/>
        </w:rPr>
        <w:t xml:space="preserve"> 1986. Schizomus Siamensis (Schizomida: Schizomidae) From Eastern Asia and Hawaii. </w:t>
      </w:r>
      <w:r w:rsidRPr="00754F23">
        <w:rPr>
          <w:rFonts w:ascii="Calibri" w:hAnsi="Calibri" w:cs="Calibri"/>
          <w:i/>
          <w:iCs/>
          <w:noProof/>
          <w:kern w:val="0"/>
          <w:lang w:val="en-GB"/>
        </w:rPr>
        <w:t>Acta Arachnologica</w:t>
      </w:r>
      <w:r w:rsidRPr="00754F23">
        <w:rPr>
          <w:rFonts w:ascii="Calibri" w:hAnsi="Calibri" w:cs="Calibri"/>
          <w:noProof/>
          <w:kern w:val="0"/>
          <w:lang w:val="en-GB"/>
        </w:rPr>
        <w:t xml:space="preserve"> </w:t>
      </w:r>
      <w:r w:rsidRPr="00754F23">
        <w:rPr>
          <w:rFonts w:ascii="Calibri" w:hAnsi="Calibri" w:cs="Calibri"/>
          <w:b/>
          <w:bCs/>
          <w:noProof/>
          <w:kern w:val="0"/>
          <w:lang w:val="en-GB"/>
        </w:rPr>
        <w:t>35</w:t>
      </w:r>
      <w:r w:rsidRPr="00754F23">
        <w:rPr>
          <w:rFonts w:ascii="Calibri" w:hAnsi="Calibri" w:cs="Calibri"/>
          <w:noProof/>
          <w:kern w:val="0"/>
          <w:lang w:val="en-GB"/>
        </w:rPr>
        <w:t>, 23–28.</w:t>
      </w:r>
    </w:p>
    <w:p w14:paraId="4C393DA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Reddell, J.R.</w:t>
      </w:r>
      <w:r w:rsidRPr="00754F23">
        <w:rPr>
          <w:rFonts w:ascii="Calibri" w:hAnsi="Calibri" w:cs="Calibri"/>
          <w:noProof/>
          <w:kern w:val="0"/>
          <w:lang w:val="en-GB"/>
        </w:rPr>
        <w:t xml:space="preserve"> 1987. Supplementary descriptive notes on Schizomus Liberiensis (Cook) (Schizomida, Schizomidae).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15</w:t>
      </w:r>
      <w:r w:rsidRPr="00754F23">
        <w:rPr>
          <w:rFonts w:ascii="Calibri" w:hAnsi="Calibri" w:cs="Calibri"/>
          <w:noProof/>
          <w:kern w:val="0"/>
          <w:lang w:val="en-GB"/>
        </w:rPr>
        <w:t>, 138–139.</w:t>
      </w:r>
    </w:p>
    <w:p w14:paraId="4AFFAEB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Sites, R.W.</w:t>
      </w:r>
      <w:r w:rsidRPr="00754F23">
        <w:rPr>
          <w:rFonts w:ascii="Calibri" w:hAnsi="Calibri" w:cs="Calibri"/>
          <w:noProof/>
          <w:kern w:val="0"/>
          <w:lang w:val="en-GB"/>
        </w:rPr>
        <w:t xml:space="preserve"> 1988. A new species of eyed Schizomus (Schizomida: Schizomidae) from Java. </w:t>
      </w:r>
      <w:r w:rsidRPr="00754F23">
        <w:rPr>
          <w:rFonts w:ascii="Calibri" w:hAnsi="Calibri" w:cs="Calibri"/>
          <w:i/>
          <w:iCs/>
          <w:noProof/>
          <w:kern w:val="0"/>
          <w:lang w:val="en-GB"/>
        </w:rPr>
        <w:t>Acta Arachnologica</w:t>
      </w:r>
      <w:r w:rsidRPr="00754F23">
        <w:rPr>
          <w:rFonts w:ascii="Calibri" w:hAnsi="Calibri" w:cs="Calibri"/>
          <w:noProof/>
          <w:kern w:val="0"/>
          <w:lang w:val="en-GB"/>
        </w:rPr>
        <w:t xml:space="preserve"> </w:t>
      </w:r>
      <w:r w:rsidRPr="00754F23">
        <w:rPr>
          <w:rFonts w:ascii="Calibri" w:hAnsi="Calibri" w:cs="Calibri"/>
          <w:b/>
          <w:bCs/>
          <w:noProof/>
          <w:kern w:val="0"/>
          <w:lang w:val="en-GB"/>
        </w:rPr>
        <w:t>36</w:t>
      </w:r>
      <w:r w:rsidRPr="00754F23">
        <w:rPr>
          <w:rFonts w:ascii="Calibri" w:hAnsi="Calibri" w:cs="Calibri"/>
          <w:noProof/>
          <w:kern w:val="0"/>
          <w:lang w:val="en-GB"/>
        </w:rPr>
        <w:t>, 79–85.</w:t>
      </w:r>
    </w:p>
    <w:p w14:paraId="4DDED4BC"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Reddell, J.R.</w:t>
      </w:r>
      <w:r w:rsidRPr="00754F23">
        <w:rPr>
          <w:rFonts w:ascii="Calibri" w:hAnsi="Calibri" w:cs="Calibri"/>
          <w:noProof/>
          <w:kern w:val="0"/>
          <w:lang w:val="en-GB"/>
        </w:rPr>
        <w:t xml:space="preserve"> 1992. Revision of the Protoschizomidae (Arachnida: Schizomida) with notes on the Phylogeny of the order. </w:t>
      </w:r>
      <w:r w:rsidRPr="00754F23">
        <w:rPr>
          <w:rFonts w:ascii="Calibri" w:hAnsi="Calibri" w:cs="Calibri"/>
          <w:i/>
          <w:iCs/>
          <w:noProof/>
          <w:kern w:val="0"/>
          <w:lang w:val="en-GB"/>
        </w:rPr>
        <w:t>Texas Memorial Museum, Speleological Monographs</w:t>
      </w:r>
      <w:r w:rsidRPr="00754F23">
        <w:rPr>
          <w:rFonts w:ascii="Calibri" w:hAnsi="Calibri" w:cs="Calibri"/>
          <w:noProof/>
          <w:kern w:val="0"/>
          <w:lang w:val="en-GB"/>
        </w:rPr>
        <w:t xml:space="preserve"> </w:t>
      </w:r>
      <w:r w:rsidRPr="00754F23">
        <w:rPr>
          <w:rFonts w:ascii="Calibri" w:hAnsi="Calibri" w:cs="Calibri"/>
          <w:b/>
          <w:bCs/>
          <w:noProof/>
          <w:kern w:val="0"/>
          <w:lang w:val="en-GB"/>
        </w:rPr>
        <w:t>3</w:t>
      </w:r>
      <w:r w:rsidRPr="00754F23">
        <w:rPr>
          <w:rFonts w:ascii="Calibri" w:hAnsi="Calibri" w:cs="Calibri"/>
          <w:noProof/>
          <w:kern w:val="0"/>
          <w:lang w:val="en-GB"/>
        </w:rPr>
        <w:t>, 31–74.</w:t>
      </w:r>
    </w:p>
    <w:p w14:paraId="78940ED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Reddell, J.R.</w:t>
      </w:r>
      <w:r w:rsidRPr="00754F23">
        <w:rPr>
          <w:rFonts w:ascii="Calibri" w:hAnsi="Calibri" w:cs="Calibri"/>
          <w:noProof/>
          <w:kern w:val="0"/>
          <w:lang w:val="en-GB"/>
        </w:rPr>
        <w:t xml:space="preserve"> 1995. Catalogue, bibliography, and generic revision of the order Schizomida (Arachnida). </w:t>
      </w:r>
      <w:r w:rsidRPr="00754F23">
        <w:rPr>
          <w:rFonts w:ascii="Calibri" w:hAnsi="Calibri" w:cs="Calibri"/>
          <w:i/>
          <w:iCs/>
          <w:noProof/>
          <w:kern w:val="0"/>
          <w:lang w:val="en-GB"/>
        </w:rPr>
        <w:t>Texas Memorial Museum, Speleological Monographs</w:t>
      </w:r>
      <w:r w:rsidRPr="00754F23">
        <w:rPr>
          <w:rFonts w:ascii="Calibri" w:hAnsi="Calibri" w:cs="Calibri"/>
          <w:noProof/>
          <w:kern w:val="0"/>
          <w:lang w:val="en-GB"/>
        </w:rPr>
        <w:t xml:space="preserve"> </w:t>
      </w:r>
      <w:r w:rsidRPr="00754F23">
        <w:rPr>
          <w:rFonts w:ascii="Calibri" w:hAnsi="Calibri" w:cs="Calibri"/>
          <w:b/>
          <w:bCs/>
          <w:noProof/>
          <w:kern w:val="0"/>
          <w:lang w:val="en-GB"/>
        </w:rPr>
        <w:t>4</w:t>
      </w:r>
      <w:r w:rsidRPr="00754F23">
        <w:rPr>
          <w:rFonts w:ascii="Calibri" w:hAnsi="Calibri" w:cs="Calibri"/>
          <w:noProof/>
          <w:kern w:val="0"/>
          <w:lang w:val="en-GB"/>
        </w:rPr>
        <w:t>, 1–170.</w:t>
      </w:r>
    </w:p>
    <w:p w14:paraId="630ACA3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Reddell, J.R.</w:t>
      </w:r>
      <w:r w:rsidRPr="00754F23">
        <w:rPr>
          <w:rFonts w:ascii="Calibri" w:hAnsi="Calibri" w:cs="Calibri"/>
          <w:noProof/>
          <w:kern w:val="0"/>
          <w:lang w:val="en-GB"/>
        </w:rPr>
        <w:t xml:space="preserve"> 2000a. New and rare Schizomida (Arachnida: Hubbardiidae) from South America. </w:t>
      </w:r>
      <w:r w:rsidRPr="00754F23">
        <w:rPr>
          <w:rFonts w:ascii="Calibri" w:hAnsi="Calibri" w:cs="Calibri"/>
          <w:i/>
          <w:iCs/>
          <w:noProof/>
          <w:kern w:val="0"/>
          <w:lang w:val="en-GB"/>
        </w:rPr>
        <w:t>Amazoniana</w:t>
      </w:r>
      <w:r w:rsidRPr="00754F23">
        <w:rPr>
          <w:rFonts w:ascii="Calibri" w:hAnsi="Calibri" w:cs="Calibri"/>
          <w:noProof/>
          <w:kern w:val="0"/>
          <w:lang w:val="en-GB"/>
        </w:rPr>
        <w:t xml:space="preserve"> </w:t>
      </w:r>
      <w:r w:rsidRPr="00754F23">
        <w:rPr>
          <w:rFonts w:ascii="Calibri" w:hAnsi="Calibri" w:cs="Calibri"/>
          <w:b/>
          <w:bCs/>
          <w:noProof/>
          <w:kern w:val="0"/>
          <w:lang w:val="en-GB"/>
        </w:rPr>
        <w:t>16</w:t>
      </w:r>
      <w:r w:rsidRPr="00754F23">
        <w:rPr>
          <w:rFonts w:ascii="Calibri" w:hAnsi="Calibri" w:cs="Calibri"/>
          <w:noProof/>
          <w:kern w:val="0"/>
          <w:lang w:val="en-GB"/>
        </w:rPr>
        <w:t>(1), 187–212.</w:t>
      </w:r>
    </w:p>
    <w:p w14:paraId="2FFD688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amp; Reddell, J.R.</w:t>
      </w:r>
      <w:r w:rsidRPr="00754F23">
        <w:rPr>
          <w:rFonts w:ascii="Calibri" w:hAnsi="Calibri" w:cs="Calibri"/>
          <w:noProof/>
          <w:kern w:val="0"/>
          <w:lang w:val="en-GB"/>
        </w:rPr>
        <w:t xml:space="preserve"> 2000b. New species of Apozomus and Orientzomus from Marshall Islands, Micronesia (Schizomida: Hubbardiidae). </w:t>
      </w:r>
      <w:r w:rsidRPr="00754F23">
        <w:rPr>
          <w:rFonts w:ascii="Calibri" w:hAnsi="Calibri" w:cs="Calibri"/>
          <w:i/>
          <w:iCs/>
          <w:noProof/>
          <w:kern w:val="0"/>
          <w:lang w:val="en-GB"/>
        </w:rPr>
        <w:t>Mem. Soc. entmol. ital.</w:t>
      </w:r>
      <w:r w:rsidRPr="00754F23">
        <w:rPr>
          <w:rFonts w:ascii="Calibri" w:hAnsi="Calibri" w:cs="Calibri"/>
          <w:noProof/>
          <w:kern w:val="0"/>
          <w:lang w:val="en-GB"/>
        </w:rPr>
        <w:t xml:space="preserve"> </w:t>
      </w:r>
      <w:r w:rsidRPr="00754F23">
        <w:rPr>
          <w:rFonts w:ascii="Calibri" w:hAnsi="Calibri" w:cs="Calibri"/>
          <w:b/>
          <w:bCs/>
          <w:noProof/>
          <w:kern w:val="0"/>
          <w:lang w:val="en-GB"/>
        </w:rPr>
        <w:t>78</w:t>
      </w:r>
      <w:r w:rsidRPr="00754F23">
        <w:rPr>
          <w:rFonts w:ascii="Calibri" w:hAnsi="Calibri" w:cs="Calibri"/>
          <w:noProof/>
          <w:kern w:val="0"/>
          <w:lang w:val="en-GB"/>
        </w:rPr>
        <w:t>(2), 321–328.</w:t>
      </w:r>
    </w:p>
    <w:p w14:paraId="27A062E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Sissom, W.D. &amp; Bastawade, D.B.</w:t>
      </w:r>
      <w:r w:rsidRPr="00754F23">
        <w:rPr>
          <w:rFonts w:ascii="Calibri" w:hAnsi="Calibri" w:cs="Calibri"/>
          <w:noProof/>
          <w:kern w:val="0"/>
          <w:lang w:val="en-GB"/>
        </w:rPr>
        <w:t xml:space="preserve"> 1988. A new Schizomus from the Indian State of Maharashtra, with additional comments on eyed Schizomids (Arachnida: Schizomidae). </w:t>
      </w:r>
      <w:r w:rsidRPr="00754F23">
        <w:rPr>
          <w:rFonts w:ascii="Calibri" w:hAnsi="Calibri" w:cs="Calibri"/>
          <w:i/>
          <w:iCs/>
          <w:noProof/>
          <w:kern w:val="0"/>
          <w:lang w:val="en-GB"/>
        </w:rPr>
        <w:t>Insecta Mundi</w:t>
      </w:r>
      <w:r w:rsidRPr="00754F23">
        <w:rPr>
          <w:rFonts w:ascii="Calibri" w:hAnsi="Calibri" w:cs="Calibri"/>
          <w:noProof/>
          <w:kern w:val="0"/>
          <w:lang w:val="en-GB"/>
        </w:rPr>
        <w:t xml:space="preserve"> </w:t>
      </w:r>
      <w:r w:rsidRPr="00754F23">
        <w:rPr>
          <w:rFonts w:ascii="Calibri" w:hAnsi="Calibri" w:cs="Calibri"/>
          <w:b/>
          <w:bCs/>
          <w:noProof/>
          <w:kern w:val="0"/>
          <w:lang w:val="en-GB"/>
        </w:rPr>
        <w:t>2</w:t>
      </w:r>
      <w:r w:rsidRPr="00754F23">
        <w:rPr>
          <w:rFonts w:ascii="Calibri" w:hAnsi="Calibri" w:cs="Calibri"/>
          <w:noProof/>
          <w:kern w:val="0"/>
          <w:lang w:val="en-GB"/>
        </w:rPr>
        <w:t>(2), 90–96.</w:t>
      </w:r>
    </w:p>
    <w:p w14:paraId="4F00146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kendolpher, J.C., Sissom, W.D. &amp; Reddell, J.R.</w:t>
      </w:r>
      <w:r w:rsidRPr="00754F23">
        <w:rPr>
          <w:rFonts w:ascii="Calibri" w:hAnsi="Calibri" w:cs="Calibri"/>
          <w:noProof/>
          <w:kern w:val="0"/>
          <w:lang w:val="en-GB"/>
        </w:rPr>
        <w:t xml:space="preserve"> 2010. A New Species of Apozomus (Arachnida: Schizomida: Hubbardiidae) From Peninsular Malaysia. </w:t>
      </w:r>
      <w:r w:rsidRPr="00754F23">
        <w:rPr>
          <w:rFonts w:ascii="Calibri" w:hAnsi="Calibri" w:cs="Calibri"/>
          <w:i/>
          <w:iCs/>
          <w:noProof/>
          <w:kern w:val="0"/>
          <w:lang w:val="en-GB"/>
        </w:rPr>
        <w:t>Occasional Papers Museum of Texas Tech University</w:t>
      </w:r>
      <w:r w:rsidRPr="00754F23">
        <w:rPr>
          <w:rFonts w:ascii="Calibri" w:hAnsi="Calibri" w:cs="Calibri"/>
          <w:noProof/>
          <w:kern w:val="0"/>
          <w:lang w:val="en-GB"/>
        </w:rPr>
        <w:t xml:space="preserve"> </w:t>
      </w:r>
      <w:r w:rsidRPr="00754F23">
        <w:rPr>
          <w:rFonts w:ascii="Calibri" w:hAnsi="Calibri" w:cs="Calibri"/>
          <w:b/>
          <w:bCs/>
          <w:noProof/>
          <w:kern w:val="0"/>
          <w:lang w:val="en-GB"/>
        </w:rPr>
        <w:t>298</w:t>
      </w:r>
      <w:r w:rsidRPr="00754F23">
        <w:rPr>
          <w:rFonts w:ascii="Calibri" w:hAnsi="Calibri" w:cs="Calibri"/>
          <w:noProof/>
          <w:kern w:val="0"/>
          <w:lang w:val="en-GB"/>
        </w:rPr>
        <w:t>(October), 1–8.</w:t>
      </w:r>
    </w:p>
    <w:p w14:paraId="511BD2B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Cook, O.F.</w:t>
      </w:r>
      <w:r w:rsidRPr="00754F23">
        <w:rPr>
          <w:rFonts w:ascii="Calibri" w:hAnsi="Calibri" w:cs="Calibri"/>
          <w:noProof/>
          <w:kern w:val="0"/>
          <w:lang w:val="en-GB"/>
        </w:rPr>
        <w:t xml:space="preserve"> 1899. Hubbardia, A new Genus of Pedipalpi. </w:t>
      </w:r>
      <w:r w:rsidRPr="00754F23">
        <w:rPr>
          <w:rFonts w:ascii="Calibri" w:hAnsi="Calibri" w:cs="Calibri"/>
          <w:i/>
          <w:iCs/>
          <w:noProof/>
          <w:kern w:val="0"/>
          <w:lang w:val="en-GB"/>
        </w:rPr>
        <w:t>Proceedings of the Entmological Society of Washington</w:t>
      </w:r>
      <w:r w:rsidRPr="00754F23">
        <w:rPr>
          <w:rFonts w:ascii="Calibri" w:hAnsi="Calibri" w:cs="Calibri"/>
          <w:noProof/>
          <w:kern w:val="0"/>
          <w:lang w:val="en-GB"/>
        </w:rPr>
        <w:t xml:space="preserve"> </w:t>
      </w:r>
      <w:r w:rsidRPr="00754F23">
        <w:rPr>
          <w:rFonts w:ascii="Calibri" w:hAnsi="Calibri" w:cs="Calibri"/>
          <w:b/>
          <w:bCs/>
          <w:noProof/>
          <w:kern w:val="0"/>
          <w:lang w:val="en-GB"/>
        </w:rPr>
        <w:t>4</w:t>
      </w:r>
      <w:r w:rsidRPr="00754F23">
        <w:rPr>
          <w:rFonts w:ascii="Calibri" w:hAnsi="Calibri" w:cs="Calibri"/>
          <w:noProof/>
          <w:kern w:val="0"/>
          <w:lang w:val="en-GB"/>
        </w:rPr>
        <w:t>, 249–262.</w:t>
      </w:r>
    </w:p>
    <w:p w14:paraId="336F96C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lgado-Santa, L. &amp; De Armas, L.F.</w:t>
      </w:r>
      <w:r w:rsidRPr="00754F23">
        <w:rPr>
          <w:rFonts w:ascii="Calibri" w:hAnsi="Calibri" w:cs="Calibri"/>
          <w:noProof/>
          <w:kern w:val="0"/>
          <w:lang w:val="en-GB"/>
        </w:rPr>
        <w:t xml:space="preserve"> 2013. Tres Nuevos Hubbardiinae (Schizomida: Hubbardiidae) de Colombi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22</w:t>
      </w:r>
      <w:r w:rsidRPr="00754F23">
        <w:rPr>
          <w:rFonts w:ascii="Calibri" w:hAnsi="Calibri" w:cs="Calibri"/>
          <w:noProof/>
          <w:kern w:val="0"/>
          <w:lang w:val="en-GB"/>
        </w:rPr>
        <w:t>, 37–45.</w:t>
      </w:r>
    </w:p>
    <w:p w14:paraId="5AF7A05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umitresco, M.</w:t>
      </w:r>
      <w:r w:rsidRPr="00754F23">
        <w:rPr>
          <w:rFonts w:ascii="Calibri" w:hAnsi="Calibri" w:cs="Calibri"/>
          <w:noProof/>
          <w:kern w:val="0"/>
          <w:lang w:val="en-GB"/>
        </w:rPr>
        <w:t xml:space="preserve"> 1973. Deux espèces nouvelles du genre Schizomus (Schizomida), trouvées à Cuba. </w:t>
      </w:r>
      <w:r w:rsidRPr="00754F23">
        <w:rPr>
          <w:rFonts w:ascii="Calibri" w:hAnsi="Calibri" w:cs="Calibri"/>
          <w:i/>
          <w:iCs/>
          <w:noProof/>
          <w:kern w:val="0"/>
          <w:lang w:val="en-GB"/>
        </w:rPr>
        <w:t>Résultats des Expéditions Biospéologiques Cubano-Roumaines à Cuba</w:t>
      </w:r>
      <w:r w:rsidRPr="00754F23">
        <w:rPr>
          <w:rFonts w:ascii="Calibri" w:hAnsi="Calibri" w:cs="Calibri"/>
          <w:noProof/>
          <w:kern w:val="0"/>
          <w:lang w:val="en-GB"/>
        </w:rPr>
        <w:t>, 279–292.</w:t>
      </w:r>
    </w:p>
    <w:p w14:paraId="68CEF9D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umitresco, M.</w:t>
      </w:r>
      <w:r w:rsidRPr="00754F23">
        <w:rPr>
          <w:rFonts w:ascii="Calibri" w:hAnsi="Calibri" w:cs="Calibri"/>
          <w:noProof/>
          <w:kern w:val="0"/>
          <w:lang w:val="en-GB"/>
        </w:rPr>
        <w:t xml:space="preserve"> 1977. Autres nouvelles espèces du genre Schizomus des grottes de Cuba. </w:t>
      </w:r>
      <w:r w:rsidRPr="00754F23">
        <w:rPr>
          <w:rFonts w:ascii="Calibri" w:hAnsi="Calibri" w:cs="Calibri"/>
          <w:i/>
          <w:iCs/>
          <w:noProof/>
          <w:kern w:val="0"/>
          <w:lang w:val="en-GB"/>
        </w:rPr>
        <w:t>Résultats des Expéditions Biospéologiques Cubano-Roumaines à Cuba</w:t>
      </w:r>
      <w:r w:rsidRPr="00754F23">
        <w:rPr>
          <w:rFonts w:ascii="Calibri" w:hAnsi="Calibri" w:cs="Calibri"/>
          <w:noProof/>
          <w:kern w:val="0"/>
          <w:lang w:val="en-GB"/>
        </w:rPr>
        <w:t xml:space="preserve"> </w:t>
      </w:r>
      <w:r w:rsidRPr="00754F23">
        <w:rPr>
          <w:rFonts w:ascii="Calibri" w:hAnsi="Calibri" w:cs="Calibri"/>
          <w:b/>
          <w:bCs/>
          <w:noProof/>
          <w:kern w:val="0"/>
          <w:lang w:val="en-GB"/>
        </w:rPr>
        <w:t>2</w:t>
      </w:r>
      <w:r w:rsidRPr="00754F23">
        <w:rPr>
          <w:rFonts w:ascii="Calibri" w:hAnsi="Calibri" w:cs="Calibri"/>
          <w:noProof/>
          <w:kern w:val="0"/>
          <w:lang w:val="en-GB"/>
        </w:rPr>
        <w:t>, 147–158.</w:t>
      </w:r>
    </w:p>
    <w:p w14:paraId="67540EA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Fernando, E.F.W.</w:t>
      </w:r>
      <w:r w:rsidRPr="00754F23">
        <w:rPr>
          <w:rFonts w:ascii="Calibri" w:hAnsi="Calibri" w:cs="Calibri"/>
          <w:noProof/>
          <w:kern w:val="0"/>
          <w:lang w:val="en-GB"/>
        </w:rPr>
        <w:t xml:space="preserve"> 1957.  A new species of Schizomus ( Trithyreus ) from Ceylon . </w:t>
      </w:r>
      <w:r w:rsidRPr="00754F23">
        <w:rPr>
          <w:rFonts w:ascii="Calibri" w:hAnsi="Calibri" w:cs="Calibri"/>
          <w:i/>
          <w:iCs/>
          <w:noProof/>
          <w:kern w:val="0"/>
          <w:lang w:val="en-GB"/>
        </w:rPr>
        <w:t>Annals and Magazine of Natural History</w:t>
      </w:r>
      <w:r w:rsidRPr="00754F23">
        <w:rPr>
          <w:rFonts w:ascii="Calibri" w:hAnsi="Calibri" w:cs="Calibri"/>
          <w:noProof/>
          <w:kern w:val="0"/>
          <w:lang w:val="en-GB"/>
        </w:rPr>
        <w:t xml:space="preserve"> </w:t>
      </w:r>
      <w:r w:rsidRPr="00754F23">
        <w:rPr>
          <w:rFonts w:ascii="Calibri" w:hAnsi="Calibri" w:cs="Calibri"/>
          <w:b/>
          <w:bCs/>
          <w:noProof/>
          <w:kern w:val="0"/>
          <w:lang w:val="en-GB"/>
        </w:rPr>
        <w:t>10</w:t>
      </w:r>
      <w:r w:rsidRPr="00754F23">
        <w:rPr>
          <w:rFonts w:ascii="Calibri" w:hAnsi="Calibri" w:cs="Calibri"/>
          <w:noProof/>
          <w:kern w:val="0"/>
          <w:lang w:val="en-GB"/>
        </w:rPr>
        <w:t>(109), 13–16.</w:t>
      </w:r>
    </w:p>
    <w:p w14:paraId="1EC2796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Framenau, V.W., Hamilton, Z.R., Finston, T.L., Humphreys, G., Abrams, K.M., Huey, J.A. &amp; Harvey, M.S.</w:t>
      </w:r>
      <w:r w:rsidRPr="00754F23">
        <w:rPr>
          <w:rFonts w:ascii="Calibri" w:hAnsi="Calibri" w:cs="Calibri"/>
          <w:noProof/>
          <w:kern w:val="0"/>
          <w:lang w:val="en-GB"/>
        </w:rPr>
        <w:t xml:space="preserve"> 2018. Molecular and morphological characterization of new species of hypogean </w:t>
      </w:r>
      <w:r w:rsidRPr="00754F23">
        <w:rPr>
          <w:rFonts w:ascii="Calibri" w:hAnsi="Calibri" w:cs="Calibri"/>
          <w:noProof/>
          <w:kern w:val="0"/>
          <w:lang w:val="en-GB"/>
        </w:rPr>
        <w:lastRenderedPageBreak/>
        <w:t xml:space="preserve">Paradraculoides (Schizomida: Hubbardiidae) from the arid Pilbara bioregion of Western Australia. </w:t>
      </w:r>
      <w:r w:rsidRPr="00754F23">
        <w:rPr>
          <w:rFonts w:ascii="Calibri" w:hAnsi="Calibri" w:cs="Calibri"/>
          <w:i/>
          <w:iCs/>
          <w:noProof/>
          <w:kern w:val="0"/>
          <w:lang w:val="en-GB"/>
        </w:rPr>
        <w:t>The 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3), 507–537.</w:t>
      </w:r>
    </w:p>
    <w:p w14:paraId="25B742E0"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De Francesco Magnussen, I., Müller, S.P., Hammel, J.U., Kotthoff, U. &amp; Harms, D.</w:t>
      </w:r>
      <w:r w:rsidRPr="00754F23">
        <w:rPr>
          <w:rFonts w:ascii="Calibri" w:hAnsi="Calibri" w:cs="Calibri"/>
          <w:noProof/>
          <w:kern w:val="0"/>
          <w:lang w:val="en-GB"/>
        </w:rPr>
        <w:t xml:space="preserve"> 2022. Diversity of schizomids (Arachnida: Schizomida) revealed by new fossil genera and species from mid-Cretaceous Burmese amber with implications for a Gondwanan origin of the Burma Terrane. </w:t>
      </w:r>
      <w:r w:rsidRPr="00754F23">
        <w:rPr>
          <w:rFonts w:ascii="Calibri" w:hAnsi="Calibri" w:cs="Calibri"/>
          <w:i/>
          <w:iCs/>
          <w:noProof/>
          <w:kern w:val="0"/>
          <w:lang w:val="en-GB"/>
        </w:rPr>
        <w:t>Zoological Journal of the Linnean Society</w:t>
      </w:r>
      <w:r w:rsidRPr="00754F23">
        <w:rPr>
          <w:rFonts w:ascii="Calibri" w:hAnsi="Calibri" w:cs="Calibri"/>
          <w:noProof/>
          <w:kern w:val="0"/>
          <w:lang w:val="en-GB"/>
        </w:rPr>
        <w:t xml:space="preserve"> </w:t>
      </w:r>
      <w:r w:rsidRPr="00754F23">
        <w:rPr>
          <w:rFonts w:ascii="Calibri" w:hAnsi="Calibri" w:cs="Calibri"/>
          <w:b/>
          <w:bCs/>
          <w:noProof/>
          <w:kern w:val="0"/>
          <w:lang w:val="en-GB"/>
        </w:rPr>
        <w:t>XX</w:t>
      </w:r>
      <w:r w:rsidRPr="00754F23">
        <w:rPr>
          <w:rFonts w:ascii="Calibri" w:hAnsi="Calibri" w:cs="Calibri"/>
          <w:noProof/>
          <w:kern w:val="0"/>
          <w:lang w:val="en-GB"/>
        </w:rPr>
        <w:t>(May), 1–53.</w:t>
      </w:r>
    </w:p>
    <w:p w14:paraId="028D4D8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Friedrich, S.</w:t>
      </w:r>
      <w:r w:rsidRPr="00754F23">
        <w:rPr>
          <w:rFonts w:ascii="Calibri" w:hAnsi="Calibri" w:cs="Calibri"/>
          <w:noProof/>
          <w:kern w:val="0"/>
          <w:lang w:val="en-GB"/>
        </w:rPr>
        <w:t xml:space="preserve"> 2014. The peruvian short-tailed whip scorpion Surazomus chavin – rediscovery after three decades and first photographic documentation: (Arachnida, Schizomida, Hubbardiidae). </w:t>
      </w:r>
      <w:r w:rsidRPr="00754F23">
        <w:rPr>
          <w:rFonts w:ascii="Calibri" w:hAnsi="Calibri" w:cs="Calibri"/>
          <w:i/>
          <w:iCs/>
          <w:noProof/>
          <w:kern w:val="0"/>
          <w:lang w:val="en-GB"/>
        </w:rPr>
        <w:t>Spixiana</w:t>
      </w:r>
      <w:r w:rsidRPr="00754F23">
        <w:rPr>
          <w:rFonts w:ascii="Calibri" w:hAnsi="Calibri" w:cs="Calibri"/>
          <w:noProof/>
          <w:kern w:val="0"/>
          <w:lang w:val="en-GB"/>
        </w:rPr>
        <w:t xml:space="preserve"> </w:t>
      </w:r>
      <w:r w:rsidRPr="00754F23">
        <w:rPr>
          <w:rFonts w:ascii="Calibri" w:hAnsi="Calibri" w:cs="Calibri"/>
          <w:b/>
          <w:bCs/>
          <w:noProof/>
          <w:kern w:val="0"/>
          <w:lang w:val="en-GB"/>
        </w:rPr>
        <w:t>37</w:t>
      </w:r>
      <w:r w:rsidRPr="00754F23">
        <w:rPr>
          <w:rFonts w:ascii="Calibri" w:hAnsi="Calibri" w:cs="Calibri"/>
          <w:noProof/>
          <w:kern w:val="0"/>
          <w:lang w:val="en-GB"/>
        </w:rPr>
        <w:t>(1), 131–134.</w:t>
      </w:r>
    </w:p>
    <w:p w14:paraId="01E4698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ertsch, W.J.</w:t>
      </w:r>
      <w:r w:rsidRPr="00754F23">
        <w:rPr>
          <w:rFonts w:ascii="Calibri" w:hAnsi="Calibri" w:cs="Calibri"/>
          <w:noProof/>
          <w:kern w:val="0"/>
          <w:lang w:val="en-GB"/>
        </w:rPr>
        <w:t xml:space="preserve"> 1940. Two new American Whip-Scorpions of the family Schizomidae. </w:t>
      </w:r>
      <w:r w:rsidRPr="00754F23">
        <w:rPr>
          <w:rFonts w:ascii="Calibri" w:hAnsi="Calibri" w:cs="Calibri"/>
          <w:i/>
          <w:iCs/>
          <w:noProof/>
          <w:kern w:val="0"/>
          <w:lang w:val="en-GB"/>
        </w:rPr>
        <w:t>American Museum Novitates</w:t>
      </w:r>
      <w:r w:rsidRPr="00754F23">
        <w:rPr>
          <w:rFonts w:ascii="Calibri" w:hAnsi="Calibri" w:cs="Calibri"/>
          <w:noProof/>
          <w:kern w:val="0"/>
          <w:lang w:val="en-GB"/>
        </w:rPr>
        <w:t xml:space="preserve"> </w:t>
      </w:r>
      <w:r w:rsidRPr="00754F23">
        <w:rPr>
          <w:rFonts w:ascii="Calibri" w:hAnsi="Calibri" w:cs="Calibri"/>
          <w:b/>
          <w:bCs/>
          <w:noProof/>
          <w:kern w:val="0"/>
          <w:lang w:val="en-GB"/>
        </w:rPr>
        <w:t>1077</w:t>
      </w:r>
      <w:r w:rsidRPr="00754F23">
        <w:rPr>
          <w:rFonts w:ascii="Calibri" w:hAnsi="Calibri" w:cs="Calibri"/>
          <w:noProof/>
          <w:kern w:val="0"/>
          <w:lang w:val="en-GB"/>
        </w:rPr>
        <w:t>, 1–4.</w:t>
      </w:r>
    </w:p>
    <w:p w14:paraId="32B0EA9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ertsch, W.J.</w:t>
      </w:r>
      <w:r w:rsidRPr="00754F23">
        <w:rPr>
          <w:rFonts w:ascii="Calibri" w:hAnsi="Calibri" w:cs="Calibri"/>
          <w:noProof/>
          <w:kern w:val="0"/>
          <w:lang w:val="en-GB"/>
        </w:rPr>
        <w:t xml:space="preserve"> 1941. Report on Some Arachnids From Barro Colorado Island, Canal Zone. </w:t>
      </w:r>
      <w:r w:rsidRPr="00754F23">
        <w:rPr>
          <w:rFonts w:ascii="Calibri" w:hAnsi="Calibri" w:cs="Calibri"/>
          <w:i/>
          <w:iCs/>
          <w:noProof/>
          <w:kern w:val="0"/>
          <w:lang w:val="en-GB"/>
        </w:rPr>
        <w:t>American Museum Novitates</w:t>
      </w:r>
      <w:r w:rsidRPr="00754F23">
        <w:rPr>
          <w:rFonts w:ascii="Calibri" w:hAnsi="Calibri" w:cs="Calibri"/>
          <w:noProof/>
          <w:kern w:val="0"/>
          <w:lang w:val="en-GB"/>
        </w:rPr>
        <w:t xml:space="preserve"> (1146), 14.</w:t>
      </w:r>
    </w:p>
    <w:p w14:paraId="4825449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iltay, L.</w:t>
      </w:r>
      <w:r w:rsidRPr="00754F23">
        <w:rPr>
          <w:rFonts w:ascii="Calibri" w:hAnsi="Calibri" w:cs="Calibri"/>
          <w:noProof/>
          <w:kern w:val="0"/>
          <w:lang w:val="en-GB"/>
        </w:rPr>
        <w:t xml:space="preserve"> 1935. Notes Arachnologiques Africaines. </w:t>
      </w:r>
      <w:r w:rsidRPr="00754F23">
        <w:rPr>
          <w:rFonts w:ascii="Calibri" w:hAnsi="Calibri" w:cs="Calibri"/>
          <w:i/>
          <w:iCs/>
          <w:noProof/>
          <w:kern w:val="0"/>
          <w:lang w:val="en-GB"/>
        </w:rPr>
        <w:t>Musée royal d’Histoire naturelle de Belgique</w:t>
      </w:r>
      <w:r w:rsidRPr="00754F23">
        <w:rPr>
          <w:rFonts w:ascii="Calibri" w:hAnsi="Calibri" w:cs="Calibri"/>
          <w:noProof/>
          <w:kern w:val="0"/>
          <w:lang w:val="en-GB"/>
        </w:rPr>
        <w:t xml:space="preserve"> </w:t>
      </w:r>
      <w:r w:rsidRPr="00754F23">
        <w:rPr>
          <w:rFonts w:ascii="Calibri" w:hAnsi="Calibri" w:cs="Calibri"/>
          <w:b/>
          <w:bCs/>
          <w:noProof/>
          <w:kern w:val="0"/>
          <w:lang w:val="en-GB"/>
        </w:rPr>
        <w:t>11</w:t>
      </w:r>
      <w:r w:rsidRPr="00754F23">
        <w:rPr>
          <w:rFonts w:ascii="Calibri" w:hAnsi="Calibri" w:cs="Calibri"/>
          <w:noProof/>
          <w:kern w:val="0"/>
          <w:lang w:val="en-GB"/>
        </w:rPr>
        <w:t>(32), 1–8.</w:t>
      </w:r>
    </w:p>
    <w:p w14:paraId="58C5834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iupponi, A.P.L., Miranda, G.S. &amp; Manzanilla, O.V.</w:t>
      </w:r>
      <w:r w:rsidRPr="00754F23">
        <w:rPr>
          <w:rFonts w:ascii="Calibri" w:hAnsi="Calibri" w:cs="Calibri"/>
          <w:noProof/>
          <w:kern w:val="0"/>
          <w:lang w:val="en-GB"/>
        </w:rPr>
        <w:t xml:space="preserve"> 2016. Rowlandius dumitrescoae species group: New diagnosis, key and description of new cave-dwelling species from Brazil (Schizomida, Hubbardiidae). </w:t>
      </w:r>
      <w:r w:rsidRPr="00754F23">
        <w:rPr>
          <w:rFonts w:ascii="Calibri" w:hAnsi="Calibri" w:cs="Calibri"/>
          <w:i/>
          <w:iCs/>
          <w:noProof/>
          <w:kern w:val="0"/>
          <w:lang w:val="en-GB"/>
        </w:rPr>
        <w:t>ZooKeys</w:t>
      </w:r>
      <w:r w:rsidRPr="00754F23">
        <w:rPr>
          <w:rFonts w:ascii="Calibri" w:hAnsi="Calibri" w:cs="Calibri"/>
          <w:noProof/>
          <w:kern w:val="0"/>
          <w:lang w:val="en-GB"/>
        </w:rPr>
        <w:t xml:space="preserve"> </w:t>
      </w:r>
      <w:r w:rsidRPr="00754F23">
        <w:rPr>
          <w:rFonts w:ascii="Calibri" w:hAnsi="Calibri" w:cs="Calibri"/>
          <w:b/>
          <w:bCs/>
          <w:noProof/>
          <w:kern w:val="0"/>
          <w:lang w:val="en-GB"/>
        </w:rPr>
        <w:t>632</w:t>
      </w:r>
      <w:r w:rsidRPr="00754F23">
        <w:rPr>
          <w:rFonts w:ascii="Calibri" w:hAnsi="Calibri" w:cs="Calibri"/>
          <w:noProof/>
          <w:kern w:val="0"/>
          <w:lang w:val="en-GB"/>
        </w:rPr>
        <w:t>, 13–34.</w:t>
      </w:r>
    </w:p>
    <w:p w14:paraId="2C4A825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onzález-Sponga, M.A.</w:t>
      </w:r>
      <w:r w:rsidRPr="00754F23">
        <w:rPr>
          <w:rFonts w:ascii="Calibri" w:hAnsi="Calibri" w:cs="Calibri"/>
          <w:noProof/>
          <w:kern w:val="0"/>
          <w:lang w:val="en-GB"/>
        </w:rPr>
        <w:t xml:space="preserve"> 1997. Arachnids of Venezuela. A new Genus and two new Species of Schizomidae and Redescription of Schizomus Simoni Hansen &amp; Sorensen, 1905 from Coastal Mountain range (Schizomida). </w:t>
      </w:r>
      <w:r w:rsidRPr="00754F23">
        <w:rPr>
          <w:rFonts w:ascii="Calibri" w:hAnsi="Calibri" w:cs="Calibri"/>
          <w:i/>
          <w:iCs/>
          <w:noProof/>
          <w:kern w:val="0"/>
          <w:lang w:val="en-GB"/>
        </w:rPr>
        <w:t>Acta Biologica Venezuelica</w:t>
      </w:r>
      <w:r w:rsidRPr="00754F23">
        <w:rPr>
          <w:rFonts w:ascii="Calibri" w:hAnsi="Calibri" w:cs="Calibri"/>
          <w:noProof/>
          <w:kern w:val="0"/>
          <w:lang w:val="en-GB"/>
        </w:rPr>
        <w:t xml:space="preserve"> </w:t>
      </w:r>
      <w:r w:rsidRPr="00754F23">
        <w:rPr>
          <w:rFonts w:ascii="Calibri" w:hAnsi="Calibri" w:cs="Calibri"/>
          <w:b/>
          <w:bCs/>
          <w:noProof/>
          <w:kern w:val="0"/>
          <w:lang w:val="en-GB"/>
        </w:rPr>
        <w:t>17</w:t>
      </w:r>
      <w:r w:rsidRPr="00754F23">
        <w:rPr>
          <w:rFonts w:ascii="Calibri" w:hAnsi="Calibri" w:cs="Calibri"/>
          <w:noProof/>
          <w:kern w:val="0"/>
          <w:lang w:val="en-GB"/>
        </w:rPr>
        <w:t>(2), 1–10.</w:t>
      </w:r>
    </w:p>
    <w:p w14:paraId="41769F3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ravely, F.H.</w:t>
      </w:r>
      <w:r w:rsidRPr="00754F23">
        <w:rPr>
          <w:rFonts w:ascii="Calibri" w:hAnsi="Calibri" w:cs="Calibri"/>
          <w:noProof/>
          <w:kern w:val="0"/>
          <w:lang w:val="en-GB"/>
        </w:rPr>
        <w:t xml:space="preserve"> 1911a. IV. Notes on Pedipalpi in the collection of the Indian Museum. </w:t>
      </w:r>
      <w:r w:rsidRPr="00754F23">
        <w:rPr>
          <w:rFonts w:ascii="Calibri" w:hAnsi="Calibri" w:cs="Calibri"/>
          <w:i/>
          <w:iCs/>
          <w:noProof/>
          <w:kern w:val="0"/>
          <w:lang w:val="en-GB"/>
        </w:rPr>
        <w:t>Records of Indian Museum</w:t>
      </w:r>
      <w:r w:rsidRPr="00754F23">
        <w:rPr>
          <w:rFonts w:ascii="Calibri" w:hAnsi="Calibri" w:cs="Calibri"/>
          <w:noProof/>
          <w:kern w:val="0"/>
          <w:lang w:val="en-GB"/>
        </w:rPr>
        <w:t xml:space="preserve"> </w:t>
      </w:r>
      <w:r w:rsidRPr="00754F23">
        <w:rPr>
          <w:rFonts w:ascii="Calibri" w:hAnsi="Calibri" w:cs="Calibri"/>
          <w:b/>
          <w:bCs/>
          <w:noProof/>
          <w:kern w:val="0"/>
          <w:lang w:val="en-GB"/>
        </w:rPr>
        <w:t>6</w:t>
      </w:r>
      <w:r w:rsidRPr="00754F23">
        <w:rPr>
          <w:rFonts w:ascii="Calibri" w:hAnsi="Calibri" w:cs="Calibri"/>
          <w:noProof/>
          <w:kern w:val="0"/>
          <w:lang w:val="en-GB"/>
        </w:rPr>
        <w:t>, 32–38.</w:t>
      </w:r>
    </w:p>
    <w:p w14:paraId="7EC5E9F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ravely, F.H.</w:t>
      </w:r>
      <w:r w:rsidRPr="00754F23">
        <w:rPr>
          <w:rFonts w:ascii="Calibri" w:hAnsi="Calibri" w:cs="Calibri"/>
          <w:noProof/>
          <w:kern w:val="0"/>
          <w:lang w:val="en-GB"/>
        </w:rPr>
        <w:t xml:space="preserve"> 1911b. The species of Ceylon Pedipalpi. </w:t>
      </w:r>
      <w:r w:rsidRPr="00754F23">
        <w:rPr>
          <w:rFonts w:ascii="Calibri" w:hAnsi="Calibri" w:cs="Calibri"/>
          <w:i/>
          <w:iCs/>
          <w:noProof/>
          <w:kern w:val="0"/>
          <w:lang w:val="en-GB"/>
        </w:rPr>
        <w:t>Spolia Zeylancia</w:t>
      </w:r>
      <w:r w:rsidRPr="00754F23">
        <w:rPr>
          <w:rFonts w:ascii="Calibri" w:hAnsi="Calibri" w:cs="Calibri"/>
          <w:noProof/>
          <w:kern w:val="0"/>
          <w:lang w:val="en-GB"/>
        </w:rPr>
        <w:t xml:space="preserve"> </w:t>
      </w:r>
      <w:r w:rsidRPr="00754F23">
        <w:rPr>
          <w:rFonts w:ascii="Calibri" w:hAnsi="Calibri" w:cs="Calibri"/>
          <w:b/>
          <w:bCs/>
          <w:noProof/>
          <w:kern w:val="0"/>
          <w:lang w:val="en-GB"/>
        </w:rPr>
        <w:t>7</w:t>
      </w:r>
      <w:r w:rsidRPr="00754F23">
        <w:rPr>
          <w:rFonts w:ascii="Calibri" w:hAnsi="Calibri" w:cs="Calibri"/>
          <w:noProof/>
          <w:kern w:val="0"/>
          <w:lang w:val="en-GB"/>
        </w:rPr>
        <w:t>(October), 135–140.</w:t>
      </w:r>
    </w:p>
    <w:p w14:paraId="09AEDB9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ravely, F.H.</w:t>
      </w:r>
      <w:r w:rsidRPr="00754F23">
        <w:rPr>
          <w:rFonts w:ascii="Calibri" w:hAnsi="Calibri" w:cs="Calibri"/>
          <w:noProof/>
          <w:kern w:val="0"/>
          <w:lang w:val="en-GB"/>
        </w:rPr>
        <w:t xml:space="preserve"> 1912. IV New Oriental Tartarides. </w:t>
      </w:r>
      <w:r w:rsidRPr="00754F23">
        <w:rPr>
          <w:rFonts w:ascii="Calibri" w:hAnsi="Calibri" w:cs="Calibri"/>
          <w:i/>
          <w:iCs/>
          <w:noProof/>
          <w:kern w:val="0"/>
          <w:lang w:val="en-GB"/>
        </w:rPr>
        <w:t>Records of the Indian Museum</w:t>
      </w:r>
      <w:r w:rsidRPr="00754F23">
        <w:rPr>
          <w:rFonts w:ascii="Calibri" w:hAnsi="Calibri" w:cs="Calibri"/>
          <w:noProof/>
          <w:kern w:val="0"/>
          <w:lang w:val="en-GB"/>
        </w:rPr>
        <w:t xml:space="preserve"> </w:t>
      </w:r>
      <w:r w:rsidRPr="00754F23">
        <w:rPr>
          <w:rFonts w:ascii="Calibri" w:hAnsi="Calibri" w:cs="Calibri"/>
          <w:b/>
          <w:bCs/>
          <w:noProof/>
          <w:kern w:val="0"/>
          <w:lang w:val="en-GB"/>
        </w:rPr>
        <w:t>7</w:t>
      </w:r>
      <w:r w:rsidRPr="00754F23">
        <w:rPr>
          <w:rFonts w:ascii="Calibri" w:hAnsi="Calibri" w:cs="Calibri"/>
          <w:noProof/>
          <w:kern w:val="0"/>
          <w:lang w:val="en-GB"/>
        </w:rPr>
        <w:t>, 107–110.</w:t>
      </w:r>
    </w:p>
    <w:p w14:paraId="142BF92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ravely, F.H.</w:t>
      </w:r>
      <w:r w:rsidRPr="00754F23">
        <w:rPr>
          <w:rFonts w:ascii="Calibri" w:hAnsi="Calibri" w:cs="Calibri"/>
          <w:noProof/>
          <w:kern w:val="0"/>
          <w:lang w:val="en-GB"/>
        </w:rPr>
        <w:t xml:space="preserve"> 1915. Records of the Indian Museum. </w:t>
      </w:r>
      <w:r w:rsidRPr="00754F23">
        <w:rPr>
          <w:rFonts w:ascii="Calibri" w:hAnsi="Calibri" w:cs="Calibri"/>
          <w:i/>
          <w:iCs/>
          <w:noProof/>
          <w:kern w:val="0"/>
          <w:lang w:val="en-GB"/>
        </w:rPr>
        <w:t>Records of the Indian Museum</w:t>
      </w:r>
      <w:r w:rsidRPr="00754F23">
        <w:rPr>
          <w:rFonts w:ascii="Calibri" w:hAnsi="Calibri" w:cs="Calibri"/>
          <w:noProof/>
          <w:kern w:val="0"/>
          <w:lang w:val="en-GB"/>
        </w:rPr>
        <w:t xml:space="preserve"> </w:t>
      </w:r>
      <w:r w:rsidRPr="00754F23">
        <w:rPr>
          <w:rFonts w:ascii="Calibri" w:hAnsi="Calibri" w:cs="Calibri"/>
          <w:b/>
          <w:bCs/>
          <w:noProof/>
          <w:kern w:val="0"/>
          <w:lang w:val="en-GB"/>
        </w:rPr>
        <w:t>11</w:t>
      </w:r>
      <w:r w:rsidRPr="00754F23">
        <w:rPr>
          <w:rFonts w:ascii="Calibri" w:hAnsi="Calibri" w:cs="Calibri"/>
          <w:noProof/>
          <w:kern w:val="0"/>
          <w:lang w:val="en-GB"/>
        </w:rPr>
        <w:t>, 383–386.</w:t>
      </w:r>
    </w:p>
    <w:p w14:paraId="7602A60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Gravely, F.H.</w:t>
      </w:r>
      <w:r w:rsidRPr="00754F23">
        <w:rPr>
          <w:rFonts w:ascii="Calibri" w:hAnsi="Calibri" w:cs="Calibri"/>
          <w:noProof/>
          <w:kern w:val="0"/>
          <w:lang w:val="en-GB"/>
        </w:rPr>
        <w:t xml:space="preserve"> 1924. Tartardides from the Siju Cave, Garo Hills, Assam. </w:t>
      </w:r>
      <w:r w:rsidRPr="00754F23">
        <w:rPr>
          <w:rFonts w:ascii="Calibri" w:hAnsi="Calibri" w:cs="Calibri"/>
          <w:i/>
          <w:iCs/>
          <w:noProof/>
          <w:kern w:val="0"/>
          <w:lang w:val="en-GB"/>
        </w:rPr>
        <w:t>Records of the Indian Museum</w:t>
      </w:r>
      <w:r w:rsidRPr="00754F23">
        <w:rPr>
          <w:rFonts w:ascii="Calibri" w:hAnsi="Calibri" w:cs="Calibri"/>
          <w:noProof/>
          <w:kern w:val="0"/>
          <w:lang w:val="en-GB"/>
        </w:rPr>
        <w:t xml:space="preserve"> </w:t>
      </w:r>
      <w:r w:rsidRPr="00754F23">
        <w:rPr>
          <w:rFonts w:ascii="Calibri" w:hAnsi="Calibri" w:cs="Calibri"/>
          <w:b/>
          <w:bCs/>
          <w:noProof/>
          <w:kern w:val="0"/>
          <w:lang w:val="en-GB"/>
        </w:rPr>
        <w:t>26</w:t>
      </w:r>
      <w:r w:rsidRPr="00754F23">
        <w:rPr>
          <w:rFonts w:ascii="Calibri" w:hAnsi="Calibri" w:cs="Calibri"/>
          <w:noProof/>
          <w:kern w:val="0"/>
          <w:lang w:val="en-GB"/>
        </w:rPr>
        <w:t>, 61–62.</w:t>
      </w:r>
    </w:p>
    <w:p w14:paraId="5EA78E3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nsen, H.J.</w:t>
      </w:r>
      <w:r w:rsidRPr="00754F23">
        <w:rPr>
          <w:rFonts w:ascii="Calibri" w:hAnsi="Calibri" w:cs="Calibri"/>
          <w:noProof/>
          <w:kern w:val="0"/>
          <w:lang w:val="en-GB"/>
        </w:rPr>
        <w:t xml:space="preserve"> 1910. Tartarides. In Sjöstedt, Y. (ed.). In </w:t>
      </w:r>
      <w:r w:rsidRPr="00754F23">
        <w:rPr>
          <w:rFonts w:ascii="Calibri" w:hAnsi="Calibri" w:cs="Calibri"/>
          <w:i/>
          <w:iCs/>
          <w:noProof/>
          <w:kern w:val="0"/>
          <w:lang w:val="en-GB"/>
        </w:rPr>
        <w:t>Wissenschaftliche Ergebnisse der Schwedischen Zoologischen Expedition nach dem Kilimandjaro, dem Meru und den umgebenden Massaisteppen Deutsch-Ostafrikas 1905-1906</w:t>
      </w:r>
      <w:r w:rsidRPr="00754F23">
        <w:rPr>
          <w:rFonts w:ascii="Calibri" w:hAnsi="Calibri" w:cs="Calibri"/>
          <w:noProof/>
          <w:kern w:val="0"/>
          <w:lang w:val="en-GB"/>
        </w:rPr>
        <w:t xml:space="preserve">, pp. 83–84. </w:t>
      </w:r>
    </w:p>
    <w:p w14:paraId="5D06C43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nsen, H.J.</w:t>
      </w:r>
      <w:r w:rsidRPr="00754F23">
        <w:rPr>
          <w:rFonts w:ascii="Calibri" w:hAnsi="Calibri" w:cs="Calibri"/>
          <w:noProof/>
          <w:kern w:val="0"/>
          <w:lang w:val="en-GB"/>
        </w:rPr>
        <w:t xml:space="preserve"> 1921. Studies on Arthropoda. </w:t>
      </w:r>
      <w:r w:rsidRPr="00754F23">
        <w:rPr>
          <w:rFonts w:ascii="Calibri" w:hAnsi="Calibri" w:cs="Calibri"/>
          <w:i/>
          <w:iCs/>
          <w:noProof/>
          <w:kern w:val="0"/>
          <w:lang w:val="en-GB"/>
        </w:rPr>
        <w:t>Studies on Arhtropoda</w:t>
      </w:r>
      <w:r w:rsidRPr="00754F23">
        <w:rPr>
          <w:rFonts w:ascii="Calibri" w:hAnsi="Calibri" w:cs="Calibri"/>
          <w:noProof/>
          <w:kern w:val="0"/>
          <w:lang w:val="en-GB"/>
        </w:rPr>
        <w:t xml:space="preserve"> </w:t>
      </w:r>
      <w:r w:rsidRPr="00754F23">
        <w:rPr>
          <w:rFonts w:ascii="Calibri" w:hAnsi="Calibri" w:cs="Calibri"/>
          <w:b/>
          <w:bCs/>
          <w:noProof/>
          <w:kern w:val="0"/>
          <w:lang w:val="en-GB"/>
        </w:rPr>
        <w:t>1</w:t>
      </w:r>
      <w:r w:rsidRPr="00754F23">
        <w:rPr>
          <w:rFonts w:ascii="Calibri" w:hAnsi="Calibri" w:cs="Calibri"/>
          <w:noProof/>
          <w:kern w:val="0"/>
          <w:lang w:val="en-GB"/>
        </w:rPr>
        <w:t>, 12–19.</w:t>
      </w:r>
    </w:p>
    <w:p w14:paraId="67A1763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nsen, H.J.</w:t>
      </w:r>
      <w:r w:rsidRPr="00754F23">
        <w:rPr>
          <w:rFonts w:ascii="Calibri" w:hAnsi="Calibri" w:cs="Calibri"/>
          <w:noProof/>
          <w:kern w:val="0"/>
          <w:lang w:val="en-GB"/>
        </w:rPr>
        <w:t xml:space="preserve"> 1926. Trithyreus cavernicola n. sp. A new form of the tribe Tartarides (the order Pedipalpi) from tropical East Africa and Zanzibar. </w:t>
      </w:r>
      <w:r w:rsidRPr="00754F23">
        <w:rPr>
          <w:rFonts w:ascii="Calibri" w:hAnsi="Calibri" w:cs="Calibri"/>
          <w:i/>
          <w:iCs/>
          <w:noProof/>
          <w:kern w:val="0"/>
          <w:lang w:val="en-GB"/>
        </w:rPr>
        <w:t>Archives de Zoologie Expérimentale et Générale</w:t>
      </w:r>
      <w:r w:rsidRPr="00754F23">
        <w:rPr>
          <w:rFonts w:ascii="Calibri" w:hAnsi="Calibri" w:cs="Calibri"/>
          <w:noProof/>
          <w:kern w:val="0"/>
          <w:lang w:val="en-GB"/>
        </w:rPr>
        <w:t xml:space="preserve"> </w:t>
      </w:r>
      <w:r w:rsidRPr="00754F23">
        <w:rPr>
          <w:rFonts w:ascii="Calibri" w:hAnsi="Calibri" w:cs="Calibri"/>
          <w:b/>
          <w:bCs/>
          <w:noProof/>
          <w:kern w:val="0"/>
          <w:lang w:val="en-GB"/>
        </w:rPr>
        <w:t>65</w:t>
      </w:r>
      <w:r w:rsidRPr="00754F23">
        <w:rPr>
          <w:rFonts w:ascii="Calibri" w:hAnsi="Calibri" w:cs="Calibri"/>
          <w:noProof/>
          <w:kern w:val="0"/>
          <w:lang w:val="en-GB"/>
        </w:rPr>
        <w:t>, 161–166.</w:t>
      </w:r>
    </w:p>
    <w:p w14:paraId="384059A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nsen, H.J. &amp; Sørensen, W.</w:t>
      </w:r>
      <w:r w:rsidRPr="00754F23">
        <w:rPr>
          <w:rFonts w:ascii="Calibri" w:hAnsi="Calibri" w:cs="Calibri"/>
          <w:noProof/>
          <w:kern w:val="0"/>
          <w:lang w:val="en-GB"/>
        </w:rPr>
        <w:t xml:space="preserve"> 1905. </w:t>
      </w:r>
      <w:r w:rsidRPr="00754F23">
        <w:rPr>
          <w:rFonts w:ascii="Calibri" w:hAnsi="Calibri" w:cs="Calibri"/>
          <w:i/>
          <w:iCs/>
          <w:noProof/>
          <w:kern w:val="0"/>
          <w:lang w:val="en-GB"/>
        </w:rPr>
        <w:t>The Tartarides, a tribe of the order Pedipalpi</w:t>
      </w:r>
      <w:r w:rsidRPr="00754F23">
        <w:rPr>
          <w:rFonts w:ascii="Calibri" w:hAnsi="Calibri" w:cs="Calibri"/>
          <w:noProof/>
          <w:kern w:val="0"/>
          <w:lang w:val="en-GB"/>
        </w:rPr>
        <w:t>, 1‒78p.</w:t>
      </w:r>
    </w:p>
    <w:p w14:paraId="17BCD87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1988. A new troglobitic schizomid from Cape Range, Western Australia (Chelicerata: Schizomida). </w:t>
      </w:r>
      <w:r w:rsidRPr="00754F23">
        <w:rPr>
          <w:rFonts w:ascii="Calibri" w:hAnsi="Calibri" w:cs="Calibri"/>
          <w:i/>
          <w:iCs/>
          <w:noProof/>
          <w:kern w:val="0"/>
          <w:lang w:val="en-GB"/>
        </w:rPr>
        <w:t>Records of the Western Australian Museum</w:t>
      </w:r>
      <w:r w:rsidRPr="00754F23">
        <w:rPr>
          <w:rFonts w:ascii="Calibri" w:hAnsi="Calibri" w:cs="Calibri"/>
          <w:noProof/>
          <w:kern w:val="0"/>
          <w:lang w:val="en-GB"/>
        </w:rPr>
        <w:t xml:space="preserve"> </w:t>
      </w:r>
      <w:r w:rsidRPr="00754F23">
        <w:rPr>
          <w:rFonts w:ascii="Calibri" w:hAnsi="Calibri" w:cs="Calibri"/>
          <w:b/>
          <w:bCs/>
          <w:noProof/>
          <w:kern w:val="0"/>
          <w:lang w:val="en-GB"/>
        </w:rPr>
        <w:t>14</w:t>
      </w:r>
      <w:r w:rsidRPr="00754F23">
        <w:rPr>
          <w:rFonts w:ascii="Calibri" w:hAnsi="Calibri" w:cs="Calibri"/>
          <w:noProof/>
          <w:kern w:val="0"/>
          <w:lang w:val="en-GB"/>
        </w:rPr>
        <w:t>(1), 15–20.</w:t>
      </w:r>
    </w:p>
    <w:p w14:paraId="42C9949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1992. The schizomida (Chelicerata) of Australia. </w:t>
      </w:r>
      <w:r w:rsidRPr="00754F23">
        <w:rPr>
          <w:rFonts w:ascii="Calibri" w:hAnsi="Calibri" w:cs="Calibri"/>
          <w:i/>
          <w:iCs/>
          <w:noProof/>
          <w:kern w:val="0"/>
          <w:lang w:val="en-GB"/>
        </w:rPr>
        <w:t>Invertebrate Taxonomy</w:t>
      </w:r>
      <w:r w:rsidRPr="00754F23">
        <w:rPr>
          <w:rFonts w:ascii="Calibri" w:hAnsi="Calibri" w:cs="Calibri"/>
          <w:noProof/>
          <w:kern w:val="0"/>
          <w:lang w:val="en-GB"/>
        </w:rPr>
        <w:t xml:space="preserve"> </w:t>
      </w:r>
      <w:r w:rsidRPr="00754F23">
        <w:rPr>
          <w:rFonts w:ascii="Calibri" w:hAnsi="Calibri" w:cs="Calibri"/>
          <w:b/>
          <w:bCs/>
          <w:noProof/>
          <w:kern w:val="0"/>
          <w:lang w:val="en-GB"/>
        </w:rPr>
        <w:t>6</w:t>
      </w:r>
      <w:r w:rsidRPr="00754F23">
        <w:rPr>
          <w:rFonts w:ascii="Calibri" w:hAnsi="Calibri" w:cs="Calibri"/>
          <w:noProof/>
          <w:kern w:val="0"/>
          <w:lang w:val="en-GB"/>
        </w:rPr>
        <w:t>(1), 77–129.</w:t>
      </w:r>
    </w:p>
    <w:p w14:paraId="4A57322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2000a. A review of the Australian schizomid genus Notozomus (Hubbardiidae). </w:t>
      </w:r>
      <w:r w:rsidRPr="00754F23">
        <w:rPr>
          <w:rFonts w:ascii="Calibri" w:hAnsi="Calibri" w:cs="Calibri"/>
          <w:i/>
          <w:iCs/>
          <w:noProof/>
          <w:kern w:val="0"/>
          <w:lang w:val="en-GB"/>
        </w:rPr>
        <w:t>Memoirs of the Queensland Museum</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1), 161–174.</w:t>
      </w:r>
    </w:p>
    <w:p w14:paraId="0E2B402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2000b. Brignolizomus and Attenuizomus, new schizomid genera from Australia (Schizomida Hubbardiidae). </w:t>
      </w:r>
      <w:r w:rsidRPr="00754F23">
        <w:rPr>
          <w:rFonts w:ascii="Calibri" w:hAnsi="Calibri" w:cs="Calibri"/>
          <w:i/>
          <w:iCs/>
          <w:noProof/>
          <w:kern w:val="0"/>
          <w:lang w:val="en-GB"/>
        </w:rPr>
        <w:t>Memorie della Società Entomologica Italiana</w:t>
      </w:r>
      <w:r w:rsidRPr="00754F23">
        <w:rPr>
          <w:rFonts w:ascii="Calibri" w:hAnsi="Calibri" w:cs="Calibri"/>
          <w:noProof/>
          <w:kern w:val="0"/>
          <w:lang w:val="en-GB"/>
        </w:rPr>
        <w:t xml:space="preserve"> </w:t>
      </w:r>
      <w:r w:rsidRPr="00754F23">
        <w:rPr>
          <w:rFonts w:ascii="Calibri" w:hAnsi="Calibri" w:cs="Calibri"/>
          <w:b/>
          <w:bCs/>
          <w:noProof/>
          <w:kern w:val="0"/>
          <w:lang w:val="en-GB"/>
        </w:rPr>
        <w:t>78</w:t>
      </w:r>
      <w:r w:rsidRPr="00754F23">
        <w:rPr>
          <w:rFonts w:ascii="Calibri" w:hAnsi="Calibri" w:cs="Calibri"/>
          <w:noProof/>
          <w:kern w:val="0"/>
          <w:lang w:val="en-GB"/>
        </w:rPr>
        <w:t>(2), 329–338.</w:t>
      </w:r>
    </w:p>
    <w:p w14:paraId="2C49176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2001a. New cave-dwelling schizomids (Schizomida: Hubbardiidae ) from </w:t>
      </w:r>
      <w:r w:rsidRPr="00754F23">
        <w:rPr>
          <w:rFonts w:ascii="Calibri" w:hAnsi="Calibri" w:cs="Calibri"/>
          <w:noProof/>
          <w:kern w:val="0"/>
          <w:lang w:val="en-GB"/>
        </w:rPr>
        <w:lastRenderedPageBreak/>
        <w:t xml:space="preserve">Australia. </w:t>
      </w:r>
      <w:r w:rsidRPr="00754F23">
        <w:rPr>
          <w:rFonts w:ascii="Calibri" w:hAnsi="Calibri" w:cs="Calibri"/>
          <w:i/>
          <w:iCs/>
          <w:noProof/>
          <w:kern w:val="0"/>
          <w:lang w:val="en-GB"/>
        </w:rPr>
        <w:t>Records of the Western Australian Museum</w:t>
      </w:r>
      <w:r w:rsidRPr="00754F23">
        <w:rPr>
          <w:rFonts w:ascii="Calibri" w:hAnsi="Calibri" w:cs="Calibri"/>
          <w:noProof/>
          <w:kern w:val="0"/>
          <w:lang w:val="en-GB"/>
        </w:rPr>
        <w:t xml:space="preserve"> (64), 171–185.</w:t>
      </w:r>
    </w:p>
    <w:p w14:paraId="0B1367D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2001b. The Schizomida (Arachnida) of the Seychelle islands. </w:t>
      </w:r>
      <w:r w:rsidRPr="00754F23">
        <w:rPr>
          <w:rFonts w:ascii="Calibri" w:hAnsi="Calibri" w:cs="Calibri"/>
          <w:i/>
          <w:iCs/>
          <w:noProof/>
          <w:kern w:val="0"/>
          <w:lang w:val="en-GB"/>
        </w:rPr>
        <w:t>Invertebrate Taxonomy</w:t>
      </w:r>
      <w:r w:rsidRPr="00754F23">
        <w:rPr>
          <w:rFonts w:ascii="Calibri" w:hAnsi="Calibri" w:cs="Calibri"/>
          <w:noProof/>
          <w:kern w:val="0"/>
          <w:lang w:val="en-GB"/>
        </w:rPr>
        <w:t xml:space="preserve"> </w:t>
      </w:r>
      <w:r w:rsidRPr="00754F23">
        <w:rPr>
          <w:rFonts w:ascii="Calibri" w:hAnsi="Calibri" w:cs="Calibri"/>
          <w:b/>
          <w:bCs/>
          <w:noProof/>
          <w:kern w:val="0"/>
          <w:lang w:val="en-GB"/>
        </w:rPr>
        <w:t>15</w:t>
      </w:r>
      <w:r w:rsidRPr="00754F23">
        <w:rPr>
          <w:rFonts w:ascii="Calibri" w:hAnsi="Calibri" w:cs="Calibri"/>
          <w:noProof/>
          <w:kern w:val="0"/>
          <w:lang w:val="en-GB"/>
        </w:rPr>
        <w:t>(5), 681–693.</w:t>
      </w:r>
    </w:p>
    <w:p w14:paraId="028471E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2006. The schizomid fauna (Arachnida: Schizomida: Hubbardiidae) of the Arabian Peninsula and Somalia. </w:t>
      </w:r>
      <w:r w:rsidRPr="00754F23">
        <w:rPr>
          <w:rFonts w:ascii="Calibri" w:hAnsi="Calibri" w:cs="Calibri"/>
          <w:i/>
          <w:iCs/>
          <w:noProof/>
          <w:kern w:val="0"/>
          <w:lang w:val="en-GB"/>
        </w:rPr>
        <w:t>Fauna of Arabia</w:t>
      </w:r>
      <w:r w:rsidRPr="00754F23">
        <w:rPr>
          <w:rFonts w:ascii="Calibri" w:hAnsi="Calibri" w:cs="Calibri"/>
          <w:noProof/>
          <w:kern w:val="0"/>
          <w:lang w:val="en-GB"/>
        </w:rPr>
        <w:t xml:space="preserve"> </w:t>
      </w:r>
      <w:r w:rsidRPr="00754F23">
        <w:rPr>
          <w:rFonts w:ascii="Calibri" w:hAnsi="Calibri" w:cs="Calibri"/>
          <w:b/>
          <w:bCs/>
          <w:noProof/>
          <w:kern w:val="0"/>
          <w:lang w:val="en-GB"/>
        </w:rPr>
        <w:t>21</w:t>
      </w:r>
      <w:r w:rsidRPr="00754F23">
        <w:rPr>
          <w:rFonts w:ascii="Calibri" w:hAnsi="Calibri" w:cs="Calibri"/>
          <w:noProof/>
          <w:kern w:val="0"/>
          <w:lang w:val="en-GB"/>
        </w:rPr>
        <w:t>, 167–177.</w:t>
      </w:r>
    </w:p>
    <w:p w14:paraId="2E11DAD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w:t>
      </w:r>
      <w:r w:rsidRPr="00754F23">
        <w:rPr>
          <w:rFonts w:ascii="Calibri" w:hAnsi="Calibri" w:cs="Calibri"/>
          <w:noProof/>
          <w:kern w:val="0"/>
          <w:lang w:val="en-GB"/>
        </w:rPr>
        <w:t xml:space="preserve"> 2011. Notes on some Old World schizomids of the genera Ovozomus and Schizomus (Schizomida: Hubbardiidae). </w:t>
      </w:r>
      <w:r w:rsidRPr="00754F23">
        <w:rPr>
          <w:rFonts w:ascii="Calibri" w:hAnsi="Calibri" w:cs="Calibri"/>
          <w:i/>
          <w:iCs/>
          <w:noProof/>
          <w:kern w:val="0"/>
          <w:lang w:val="en-GB"/>
        </w:rPr>
        <w:t>Records of the Western Australian Museum</w:t>
      </w:r>
      <w:r w:rsidRPr="00754F23">
        <w:rPr>
          <w:rFonts w:ascii="Calibri" w:hAnsi="Calibri" w:cs="Calibri"/>
          <w:noProof/>
          <w:kern w:val="0"/>
          <w:lang w:val="en-GB"/>
        </w:rPr>
        <w:t xml:space="preserve"> </w:t>
      </w:r>
      <w:r w:rsidRPr="00754F23">
        <w:rPr>
          <w:rFonts w:ascii="Calibri" w:hAnsi="Calibri" w:cs="Calibri"/>
          <w:b/>
          <w:bCs/>
          <w:noProof/>
          <w:kern w:val="0"/>
          <w:lang w:val="en-GB"/>
        </w:rPr>
        <w:t>26</w:t>
      </w:r>
      <w:r w:rsidRPr="00754F23">
        <w:rPr>
          <w:rFonts w:ascii="Calibri" w:hAnsi="Calibri" w:cs="Calibri"/>
          <w:noProof/>
          <w:kern w:val="0"/>
          <w:lang w:val="en-GB"/>
        </w:rPr>
        <w:t>(2), 202–208.</w:t>
      </w:r>
    </w:p>
    <w:p w14:paraId="7E047D7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arvey, M.S., Berry, O., Edward, K.L. &amp; Humphreys, G.</w:t>
      </w:r>
      <w:r w:rsidRPr="00754F23">
        <w:rPr>
          <w:rFonts w:ascii="Calibri" w:hAnsi="Calibri" w:cs="Calibri"/>
          <w:noProof/>
          <w:kern w:val="0"/>
          <w:lang w:val="en-GB"/>
        </w:rPr>
        <w:t xml:space="preserve"> 2008. Molecular and morphological systematics of hypogean schizomids (Schizomida: Hubbardiidae) in semiarid Australia. </w:t>
      </w:r>
      <w:r w:rsidRPr="00754F23">
        <w:rPr>
          <w:rFonts w:ascii="Calibri" w:hAnsi="Calibri" w:cs="Calibri"/>
          <w:i/>
          <w:iCs/>
          <w:noProof/>
          <w:kern w:val="0"/>
          <w:lang w:val="en-GB"/>
        </w:rPr>
        <w:t>Invertebrate Systematics</w:t>
      </w:r>
      <w:r w:rsidRPr="00754F23">
        <w:rPr>
          <w:rFonts w:ascii="Calibri" w:hAnsi="Calibri" w:cs="Calibri"/>
          <w:noProof/>
          <w:kern w:val="0"/>
          <w:lang w:val="en-GB"/>
        </w:rPr>
        <w:t xml:space="preserve"> </w:t>
      </w:r>
      <w:r w:rsidRPr="00754F23">
        <w:rPr>
          <w:rFonts w:ascii="Calibri" w:hAnsi="Calibri" w:cs="Calibri"/>
          <w:b/>
          <w:bCs/>
          <w:noProof/>
          <w:kern w:val="0"/>
          <w:lang w:val="en-GB"/>
        </w:rPr>
        <w:t>22</w:t>
      </w:r>
      <w:r w:rsidRPr="00754F23">
        <w:rPr>
          <w:rFonts w:ascii="Calibri" w:hAnsi="Calibri" w:cs="Calibri"/>
          <w:noProof/>
          <w:kern w:val="0"/>
          <w:lang w:val="en-GB"/>
        </w:rPr>
        <w:t>(2), 167–194.</w:t>
      </w:r>
    </w:p>
    <w:p w14:paraId="0D4DFA2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Hom, K.</w:t>
      </w:r>
      <w:r w:rsidRPr="00754F23">
        <w:rPr>
          <w:rFonts w:ascii="Calibri" w:hAnsi="Calibri" w:cs="Calibri"/>
          <w:noProof/>
          <w:kern w:val="0"/>
          <w:lang w:val="en-GB"/>
        </w:rPr>
        <w:t xml:space="preserve"> 1967. Notes on Two California Whip-Scorpions. </w:t>
      </w:r>
      <w:r w:rsidRPr="00754F23">
        <w:rPr>
          <w:rFonts w:ascii="Calibri" w:hAnsi="Calibri" w:cs="Calibri"/>
          <w:i/>
          <w:iCs/>
          <w:noProof/>
          <w:kern w:val="0"/>
          <w:lang w:val="en-GB"/>
        </w:rPr>
        <w:t>The Pan-Pacific entomologist.</w:t>
      </w:r>
      <w:r w:rsidRPr="00754F23">
        <w:rPr>
          <w:rFonts w:ascii="Calibri" w:hAnsi="Calibri" w:cs="Calibri"/>
          <w:noProof/>
          <w:kern w:val="0"/>
          <w:lang w:val="en-GB"/>
        </w:rPr>
        <w:t xml:space="preserve"> </w:t>
      </w:r>
      <w:r w:rsidRPr="00754F23">
        <w:rPr>
          <w:rFonts w:ascii="Calibri" w:hAnsi="Calibri" w:cs="Calibri"/>
          <w:b/>
          <w:bCs/>
          <w:noProof/>
          <w:kern w:val="0"/>
          <w:lang w:val="en-GB"/>
        </w:rPr>
        <w:t>43</w:t>
      </w:r>
      <w:r w:rsidRPr="00754F23">
        <w:rPr>
          <w:rFonts w:ascii="Calibri" w:hAnsi="Calibri" w:cs="Calibri"/>
          <w:noProof/>
          <w:kern w:val="0"/>
          <w:lang w:val="en-GB"/>
        </w:rPr>
        <w:t>, 216–220.</w:t>
      </w:r>
    </w:p>
    <w:p w14:paraId="03834FD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Jackson, A.R.</w:t>
      </w:r>
      <w:r w:rsidRPr="00754F23">
        <w:rPr>
          <w:rFonts w:ascii="Calibri" w:hAnsi="Calibri" w:cs="Calibri"/>
          <w:noProof/>
          <w:kern w:val="0"/>
          <w:lang w:val="en-GB"/>
        </w:rPr>
        <w:t xml:space="preserve"> 1908. On some Rare Arachnids captured during 1907. </w:t>
      </w:r>
      <w:r w:rsidRPr="00754F23">
        <w:rPr>
          <w:rFonts w:ascii="Calibri" w:hAnsi="Calibri" w:cs="Calibri"/>
          <w:i/>
          <w:iCs/>
          <w:noProof/>
          <w:kern w:val="0"/>
          <w:lang w:val="en-GB"/>
        </w:rPr>
        <w:t>Transactions of the Natural History Society of Northumberland, Durham and Newcastle-upon-Tyne</w:t>
      </w:r>
      <w:r w:rsidRPr="00754F23">
        <w:rPr>
          <w:rFonts w:ascii="Calibri" w:hAnsi="Calibri" w:cs="Calibri"/>
          <w:noProof/>
          <w:kern w:val="0"/>
          <w:lang w:val="en-GB"/>
        </w:rPr>
        <w:t xml:space="preserve"> </w:t>
      </w:r>
      <w:r w:rsidRPr="00754F23">
        <w:rPr>
          <w:rFonts w:ascii="Calibri" w:hAnsi="Calibri" w:cs="Calibri"/>
          <w:b/>
          <w:bCs/>
          <w:noProof/>
          <w:kern w:val="0"/>
          <w:lang w:val="en-GB"/>
        </w:rPr>
        <w:t>3</w:t>
      </w:r>
      <w:r w:rsidRPr="00754F23">
        <w:rPr>
          <w:rFonts w:ascii="Calibri" w:hAnsi="Calibri" w:cs="Calibri"/>
          <w:noProof/>
          <w:kern w:val="0"/>
          <w:lang w:val="en-GB"/>
        </w:rPr>
        <w:t>, 49-50 + 75-77 + 438-439.</w:t>
      </w:r>
    </w:p>
    <w:p w14:paraId="5F99B2A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Kraepelin, K.</w:t>
      </w:r>
      <w:r w:rsidRPr="00754F23">
        <w:rPr>
          <w:rFonts w:ascii="Calibri" w:hAnsi="Calibri" w:cs="Calibri"/>
          <w:noProof/>
          <w:kern w:val="0"/>
          <w:lang w:val="en-GB"/>
        </w:rPr>
        <w:t xml:space="preserve"> 1911. Neue Beiträge zur Systematik der Gliederspinnen. </w:t>
      </w:r>
      <w:r w:rsidRPr="00754F23">
        <w:rPr>
          <w:rFonts w:ascii="Calibri" w:hAnsi="Calibri" w:cs="Calibri"/>
          <w:i/>
          <w:iCs/>
          <w:noProof/>
          <w:kern w:val="0"/>
          <w:lang w:val="en-GB"/>
        </w:rPr>
        <w:t>Jahrbuch der Hamburgischen Wissenschaftlichen Anstalten</w:t>
      </w:r>
      <w:r w:rsidRPr="00754F23">
        <w:rPr>
          <w:rFonts w:ascii="Calibri" w:hAnsi="Calibri" w:cs="Calibri"/>
          <w:noProof/>
          <w:kern w:val="0"/>
          <w:lang w:val="en-GB"/>
        </w:rPr>
        <w:t xml:space="preserve"> </w:t>
      </w:r>
      <w:r w:rsidRPr="00754F23">
        <w:rPr>
          <w:rFonts w:ascii="Calibri" w:hAnsi="Calibri" w:cs="Calibri"/>
          <w:b/>
          <w:bCs/>
          <w:noProof/>
          <w:kern w:val="0"/>
          <w:lang w:val="en-GB"/>
        </w:rPr>
        <w:t>28</w:t>
      </w:r>
      <w:r w:rsidRPr="00754F23">
        <w:rPr>
          <w:rFonts w:ascii="Calibri" w:hAnsi="Calibri" w:cs="Calibri"/>
          <w:noProof/>
          <w:kern w:val="0"/>
          <w:lang w:val="en-GB"/>
        </w:rPr>
        <w:t>(2), 100-102 + 108.</w:t>
      </w:r>
    </w:p>
    <w:p w14:paraId="2666C30D"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Kraus, O.</w:t>
      </w:r>
      <w:r w:rsidRPr="00754F23">
        <w:rPr>
          <w:rFonts w:ascii="Calibri" w:hAnsi="Calibri" w:cs="Calibri"/>
          <w:noProof/>
          <w:kern w:val="0"/>
          <w:lang w:val="en-GB"/>
        </w:rPr>
        <w:t xml:space="preserve"> 1957. Schizomidae aus Kolumbien (Arach., Pedipalpi-Schizopeltidia)*). </w:t>
      </w:r>
      <w:r w:rsidRPr="00754F23">
        <w:rPr>
          <w:rFonts w:ascii="Calibri" w:hAnsi="Calibri" w:cs="Calibri"/>
          <w:i/>
          <w:iCs/>
          <w:noProof/>
          <w:kern w:val="0"/>
          <w:lang w:val="en-GB"/>
        </w:rPr>
        <w:t>Senckenbergiana biologica</w:t>
      </w:r>
      <w:r w:rsidRPr="00754F23">
        <w:rPr>
          <w:rFonts w:ascii="Calibri" w:hAnsi="Calibri" w:cs="Calibri"/>
          <w:noProof/>
          <w:kern w:val="0"/>
          <w:lang w:val="en-GB"/>
        </w:rPr>
        <w:t xml:space="preserve"> </w:t>
      </w:r>
      <w:r w:rsidRPr="00754F23">
        <w:rPr>
          <w:rFonts w:ascii="Calibri" w:hAnsi="Calibri" w:cs="Calibri"/>
          <w:b/>
          <w:bCs/>
          <w:noProof/>
          <w:kern w:val="0"/>
          <w:lang w:val="en-GB"/>
        </w:rPr>
        <w:t>38</w:t>
      </w:r>
      <w:r w:rsidRPr="00754F23">
        <w:rPr>
          <w:rFonts w:ascii="Calibri" w:hAnsi="Calibri" w:cs="Calibri"/>
          <w:noProof/>
          <w:kern w:val="0"/>
          <w:lang w:val="en-GB"/>
        </w:rPr>
        <w:t>(3), 245–250.</w:t>
      </w:r>
    </w:p>
    <w:p w14:paraId="4F55872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Kraus, O.</w:t>
      </w:r>
      <w:r w:rsidRPr="00754F23">
        <w:rPr>
          <w:rFonts w:ascii="Calibri" w:hAnsi="Calibri" w:cs="Calibri"/>
          <w:noProof/>
          <w:kern w:val="0"/>
          <w:lang w:val="en-GB"/>
        </w:rPr>
        <w:t xml:space="preserve"> 1960. Über ‘Artacarus’ liberiensis Cook 1899. </w:t>
      </w:r>
      <w:r w:rsidRPr="00754F23">
        <w:rPr>
          <w:rFonts w:ascii="Calibri" w:hAnsi="Calibri" w:cs="Calibri"/>
          <w:i/>
          <w:iCs/>
          <w:noProof/>
          <w:kern w:val="0"/>
          <w:lang w:val="en-GB"/>
        </w:rPr>
        <w:t>Senckenbergiana biologica</w:t>
      </w:r>
      <w:r w:rsidRPr="00754F23">
        <w:rPr>
          <w:rFonts w:ascii="Calibri" w:hAnsi="Calibri" w:cs="Calibri"/>
          <w:noProof/>
          <w:kern w:val="0"/>
          <w:lang w:val="en-GB"/>
        </w:rPr>
        <w:t xml:space="preserve"> </w:t>
      </w:r>
      <w:r w:rsidRPr="00754F23">
        <w:rPr>
          <w:rFonts w:ascii="Calibri" w:hAnsi="Calibri" w:cs="Calibri"/>
          <w:b/>
          <w:bCs/>
          <w:noProof/>
          <w:kern w:val="0"/>
          <w:lang w:val="en-GB"/>
        </w:rPr>
        <w:t>41</w:t>
      </w:r>
      <w:r w:rsidRPr="00754F23">
        <w:rPr>
          <w:rFonts w:ascii="Calibri" w:hAnsi="Calibri" w:cs="Calibri"/>
          <w:noProof/>
          <w:kern w:val="0"/>
          <w:lang w:val="en-GB"/>
        </w:rPr>
        <w:t>(1), 103–107.</w:t>
      </w:r>
    </w:p>
    <w:p w14:paraId="1F2F2E00"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Kraus, O. &amp; Beck, L.</w:t>
      </w:r>
      <w:r w:rsidRPr="00754F23">
        <w:rPr>
          <w:rFonts w:ascii="Calibri" w:hAnsi="Calibri" w:cs="Calibri"/>
          <w:noProof/>
          <w:kern w:val="0"/>
          <w:lang w:val="en-GB"/>
        </w:rPr>
        <w:t xml:space="preserve"> 1967. Taxonomie und Biologie von Thrityreus brasiliensis n. sp. (Arach.: Pedipalpi: Schizopeltidia). </w:t>
      </w:r>
      <w:r w:rsidRPr="00754F23">
        <w:rPr>
          <w:rFonts w:ascii="Calibri" w:hAnsi="Calibri" w:cs="Calibri"/>
          <w:i/>
          <w:iCs/>
          <w:noProof/>
          <w:kern w:val="0"/>
          <w:lang w:val="en-GB"/>
        </w:rPr>
        <w:t>Senckenbergiana biologica</w:t>
      </w:r>
      <w:r w:rsidRPr="00754F23">
        <w:rPr>
          <w:rFonts w:ascii="Calibri" w:hAnsi="Calibri" w:cs="Calibri"/>
          <w:noProof/>
          <w:kern w:val="0"/>
          <w:lang w:val="en-GB"/>
        </w:rPr>
        <w:t xml:space="preserve"> </w:t>
      </w:r>
      <w:r w:rsidRPr="00754F23">
        <w:rPr>
          <w:rFonts w:ascii="Calibri" w:hAnsi="Calibri" w:cs="Calibri"/>
          <w:b/>
          <w:bCs/>
          <w:noProof/>
          <w:kern w:val="0"/>
          <w:lang w:val="en-GB"/>
        </w:rPr>
        <w:t>48</w:t>
      </w:r>
      <w:r w:rsidRPr="00754F23">
        <w:rPr>
          <w:rFonts w:ascii="Calibri" w:hAnsi="Calibri" w:cs="Calibri"/>
          <w:noProof/>
          <w:kern w:val="0"/>
          <w:lang w:val="en-GB"/>
        </w:rPr>
        <w:t>(5), 401–405.</w:t>
      </w:r>
    </w:p>
    <w:p w14:paraId="7004845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Krüger, J. &amp; Dunlop, J.A.</w:t>
      </w:r>
      <w:r w:rsidRPr="00754F23">
        <w:rPr>
          <w:rFonts w:ascii="Calibri" w:hAnsi="Calibri" w:cs="Calibri"/>
          <w:noProof/>
          <w:kern w:val="0"/>
          <w:lang w:val="en-GB"/>
        </w:rPr>
        <w:t xml:space="preserve"> 2010. Schizomids (Arachnida: Schizomida) from Dominican Republic amber. </w:t>
      </w:r>
      <w:r w:rsidRPr="00754F23">
        <w:rPr>
          <w:rFonts w:ascii="Calibri" w:hAnsi="Calibri" w:cs="Calibri"/>
          <w:i/>
          <w:iCs/>
          <w:noProof/>
          <w:kern w:val="0"/>
          <w:lang w:val="en-GB"/>
        </w:rPr>
        <w:t>Alavesia</w:t>
      </w:r>
      <w:r w:rsidRPr="00754F23">
        <w:rPr>
          <w:rFonts w:ascii="Calibri" w:hAnsi="Calibri" w:cs="Calibri"/>
          <w:noProof/>
          <w:kern w:val="0"/>
          <w:lang w:val="en-GB"/>
        </w:rPr>
        <w:t xml:space="preserve"> </w:t>
      </w:r>
      <w:r w:rsidRPr="00754F23">
        <w:rPr>
          <w:rFonts w:ascii="Calibri" w:hAnsi="Calibri" w:cs="Calibri"/>
          <w:b/>
          <w:bCs/>
          <w:noProof/>
          <w:kern w:val="0"/>
          <w:lang w:val="en-GB"/>
        </w:rPr>
        <w:t>3</w:t>
      </w:r>
      <w:r w:rsidRPr="00754F23">
        <w:rPr>
          <w:rFonts w:ascii="Calibri" w:hAnsi="Calibri" w:cs="Calibri"/>
          <w:noProof/>
          <w:kern w:val="0"/>
          <w:lang w:val="en-GB"/>
        </w:rPr>
        <w:t>, 43–53.</w:t>
      </w:r>
    </w:p>
    <w:p w14:paraId="78573090"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Kulkarni, M.L.</w:t>
      </w:r>
      <w:r w:rsidRPr="00754F23">
        <w:rPr>
          <w:rFonts w:ascii="Calibri" w:hAnsi="Calibri" w:cs="Calibri"/>
          <w:noProof/>
          <w:kern w:val="0"/>
          <w:lang w:val="en-GB"/>
        </w:rPr>
        <w:t xml:space="preserve"> 2012. Description of a New Genus of Indian Short-Tailed Whip-Scorpions ( Schizomida : Hubbardiidae ) With Notes on the Taxonomy of the Indian Fauna. </w:t>
      </w:r>
      <w:r w:rsidRPr="00754F23">
        <w:rPr>
          <w:rFonts w:ascii="Calibri" w:hAnsi="Calibri" w:cs="Calibri"/>
          <w:i/>
          <w:iCs/>
          <w:noProof/>
          <w:kern w:val="0"/>
          <w:lang w:val="en-GB"/>
        </w:rPr>
        <w:t>Taprobanica</w:t>
      </w:r>
      <w:r w:rsidRPr="00754F23">
        <w:rPr>
          <w:rFonts w:ascii="Calibri" w:hAnsi="Calibri" w:cs="Calibri"/>
          <w:noProof/>
          <w:kern w:val="0"/>
          <w:lang w:val="en-GB"/>
        </w:rPr>
        <w:t xml:space="preserve"> </w:t>
      </w:r>
      <w:r w:rsidRPr="00754F23">
        <w:rPr>
          <w:rFonts w:ascii="Calibri" w:hAnsi="Calibri" w:cs="Calibri"/>
          <w:b/>
          <w:bCs/>
          <w:noProof/>
          <w:kern w:val="0"/>
          <w:lang w:val="en-GB"/>
        </w:rPr>
        <w:t>4</w:t>
      </w:r>
      <w:r w:rsidRPr="00754F23">
        <w:rPr>
          <w:rFonts w:ascii="Calibri" w:hAnsi="Calibri" w:cs="Calibri"/>
          <w:noProof/>
          <w:kern w:val="0"/>
          <w:lang w:val="en-GB"/>
        </w:rPr>
        <w:t>(2), 65–68.</w:t>
      </w:r>
    </w:p>
    <w:p w14:paraId="43EEEE7C"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Lawrence, R.F.</w:t>
      </w:r>
      <w:r w:rsidRPr="00754F23">
        <w:rPr>
          <w:rFonts w:ascii="Calibri" w:hAnsi="Calibri" w:cs="Calibri"/>
          <w:noProof/>
          <w:kern w:val="0"/>
          <w:lang w:val="en-GB"/>
        </w:rPr>
        <w:t xml:space="preserve"> 1947. A collection of Arachnida made by Dr. I. Trägardh in Natal and Zululand (1904–1905). </w:t>
      </w:r>
      <w:r w:rsidRPr="00754F23">
        <w:rPr>
          <w:rFonts w:ascii="Calibri" w:hAnsi="Calibri" w:cs="Calibri"/>
          <w:i/>
          <w:iCs/>
          <w:noProof/>
          <w:kern w:val="0"/>
          <w:lang w:val="en-GB"/>
        </w:rPr>
        <w:t>Göteborgs Kungliga Vetenskaps- och Vitterhets-Samhälles Handlingar</w:t>
      </w:r>
      <w:r w:rsidRPr="00754F23">
        <w:rPr>
          <w:rFonts w:ascii="Calibri" w:hAnsi="Calibri" w:cs="Calibri"/>
          <w:noProof/>
          <w:kern w:val="0"/>
          <w:lang w:val="en-GB"/>
        </w:rPr>
        <w:t xml:space="preserve"> </w:t>
      </w:r>
      <w:r w:rsidRPr="00754F23">
        <w:rPr>
          <w:rFonts w:ascii="Calibri" w:hAnsi="Calibri" w:cs="Calibri"/>
          <w:b/>
          <w:bCs/>
          <w:noProof/>
          <w:kern w:val="0"/>
          <w:lang w:val="en-GB"/>
        </w:rPr>
        <w:t>5</w:t>
      </w:r>
      <w:r w:rsidRPr="00754F23">
        <w:rPr>
          <w:rFonts w:ascii="Calibri" w:hAnsi="Calibri" w:cs="Calibri"/>
          <w:noProof/>
          <w:kern w:val="0"/>
          <w:lang w:val="en-GB"/>
        </w:rPr>
        <w:t>(9), 1–41.</w:t>
      </w:r>
    </w:p>
    <w:p w14:paraId="403FF3B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Lawrence, R.F.</w:t>
      </w:r>
      <w:r w:rsidRPr="00754F23">
        <w:rPr>
          <w:rFonts w:ascii="Calibri" w:hAnsi="Calibri" w:cs="Calibri"/>
          <w:noProof/>
          <w:kern w:val="0"/>
          <w:lang w:val="en-GB"/>
        </w:rPr>
        <w:t xml:space="preserve"> 1952. A collection of cavernicolous and termitophilous Arachnida from the Belgian Congo. </w:t>
      </w:r>
      <w:r w:rsidRPr="00754F23">
        <w:rPr>
          <w:rFonts w:ascii="Calibri" w:hAnsi="Calibri" w:cs="Calibri"/>
          <w:i/>
          <w:iCs/>
          <w:noProof/>
          <w:kern w:val="0"/>
          <w:lang w:val="en-GB"/>
        </w:rPr>
        <w:t>Revue de Zoologie et de Bontanique Africaines</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 1–17.</w:t>
      </w:r>
    </w:p>
    <w:p w14:paraId="7075D08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Lawrence, R.F.</w:t>
      </w:r>
      <w:r w:rsidRPr="00754F23">
        <w:rPr>
          <w:rFonts w:ascii="Calibri" w:hAnsi="Calibri" w:cs="Calibri"/>
          <w:noProof/>
          <w:kern w:val="0"/>
          <w:lang w:val="en-GB"/>
        </w:rPr>
        <w:t xml:space="preserve"> 1958. Whipscorpions from Angola, the Belgian Congo and Mossambique.pdf. </w:t>
      </w:r>
      <w:r w:rsidRPr="00754F23">
        <w:rPr>
          <w:rFonts w:ascii="Calibri" w:hAnsi="Calibri" w:cs="Calibri"/>
          <w:i/>
          <w:iCs/>
          <w:noProof/>
          <w:kern w:val="0"/>
          <w:lang w:val="en-GB"/>
        </w:rPr>
        <w:t>Companhia de Diamantes de Angola</w:t>
      </w:r>
      <w:r w:rsidRPr="00754F23">
        <w:rPr>
          <w:rFonts w:ascii="Calibri" w:hAnsi="Calibri" w:cs="Calibri"/>
          <w:noProof/>
          <w:kern w:val="0"/>
          <w:lang w:val="en-GB"/>
        </w:rPr>
        <w:t xml:space="preserve"> </w:t>
      </w:r>
      <w:r w:rsidRPr="00754F23">
        <w:rPr>
          <w:rFonts w:ascii="Calibri" w:hAnsi="Calibri" w:cs="Calibri"/>
          <w:b/>
          <w:bCs/>
          <w:noProof/>
          <w:kern w:val="0"/>
          <w:lang w:val="en-GB"/>
        </w:rPr>
        <w:t>40</w:t>
      </w:r>
      <w:r w:rsidRPr="00754F23">
        <w:rPr>
          <w:rFonts w:ascii="Calibri" w:hAnsi="Calibri" w:cs="Calibri"/>
          <w:noProof/>
          <w:kern w:val="0"/>
          <w:lang w:val="en-GB"/>
        </w:rPr>
        <w:t>, 67–79.</w:t>
      </w:r>
    </w:p>
    <w:p w14:paraId="72CDC07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Lawrence, R.F.</w:t>
      </w:r>
      <w:r w:rsidRPr="00754F23">
        <w:rPr>
          <w:rFonts w:ascii="Calibri" w:hAnsi="Calibri" w:cs="Calibri"/>
          <w:noProof/>
          <w:kern w:val="0"/>
          <w:lang w:val="en-GB"/>
        </w:rPr>
        <w:t xml:space="preserve"> 1969. The Uropygi (Arachnida : Schizomidae) of the Ethiopian region. </w:t>
      </w:r>
      <w:r w:rsidRPr="00754F23">
        <w:rPr>
          <w:rFonts w:ascii="Calibri" w:hAnsi="Calibri" w:cs="Calibri"/>
          <w:i/>
          <w:iCs/>
          <w:noProof/>
          <w:kern w:val="0"/>
          <w:lang w:val="en-GB"/>
        </w:rPr>
        <w:t>Journal of Natural History</w:t>
      </w:r>
      <w:r w:rsidRPr="00754F23">
        <w:rPr>
          <w:rFonts w:ascii="Calibri" w:hAnsi="Calibri" w:cs="Calibri"/>
          <w:noProof/>
          <w:kern w:val="0"/>
          <w:lang w:val="en-GB"/>
        </w:rPr>
        <w:t xml:space="preserve"> </w:t>
      </w:r>
      <w:r w:rsidRPr="00754F23">
        <w:rPr>
          <w:rFonts w:ascii="Calibri" w:hAnsi="Calibri" w:cs="Calibri"/>
          <w:b/>
          <w:bCs/>
          <w:noProof/>
          <w:kern w:val="0"/>
          <w:lang w:val="en-GB"/>
        </w:rPr>
        <w:t>3</w:t>
      </w:r>
      <w:r w:rsidRPr="00754F23">
        <w:rPr>
          <w:rFonts w:ascii="Calibri" w:hAnsi="Calibri" w:cs="Calibri"/>
          <w:noProof/>
          <w:kern w:val="0"/>
          <w:lang w:val="en-GB"/>
        </w:rPr>
        <w:t>(2), 217–260.</w:t>
      </w:r>
    </w:p>
    <w:p w14:paraId="5A5D144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Lin, Q., Yao, Y., Xiang, W. &amp; Xia, Y.</w:t>
      </w:r>
      <w:r w:rsidRPr="00754F23">
        <w:rPr>
          <w:rFonts w:ascii="Calibri" w:hAnsi="Calibri" w:cs="Calibri"/>
          <w:noProof/>
          <w:kern w:val="0"/>
          <w:lang w:val="en-GB"/>
        </w:rPr>
        <w:t xml:space="preserve"> 1988. Oligocene Micropalaeoentomofauna. </w:t>
      </w:r>
      <w:r w:rsidRPr="00754F23">
        <w:rPr>
          <w:rFonts w:ascii="Calibri" w:hAnsi="Calibri" w:cs="Calibri"/>
          <w:i/>
          <w:iCs/>
          <w:noProof/>
          <w:kern w:val="0"/>
          <w:lang w:val="en-GB"/>
        </w:rPr>
        <w:t>Acta Micropalaeontologica Sinica</w:t>
      </w:r>
      <w:r w:rsidRPr="00754F23">
        <w:rPr>
          <w:rFonts w:ascii="Calibri" w:hAnsi="Calibri" w:cs="Calibri"/>
          <w:noProof/>
          <w:kern w:val="0"/>
          <w:lang w:val="en-GB"/>
        </w:rPr>
        <w:t xml:space="preserve"> </w:t>
      </w:r>
      <w:r w:rsidRPr="00754F23">
        <w:rPr>
          <w:rFonts w:ascii="Calibri" w:hAnsi="Calibri" w:cs="Calibri"/>
          <w:b/>
          <w:bCs/>
          <w:noProof/>
          <w:kern w:val="0"/>
          <w:lang w:val="en-GB"/>
        </w:rPr>
        <w:t>5</w:t>
      </w:r>
      <w:r w:rsidRPr="00754F23">
        <w:rPr>
          <w:rFonts w:ascii="Calibri" w:hAnsi="Calibri" w:cs="Calibri"/>
          <w:noProof/>
          <w:kern w:val="0"/>
          <w:lang w:val="en-GB"/>
        </w:rPr>
        <w:t>(4), 331–345.</w:t>
      </w:r>
    </w:p>
    <w:p w14:paraId="3FDEF40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anzanilla, O.V.</w:t>
      </w:r>
      <w:r w:rsidRPr="00754F23">
        <w:rPr>
          <w:rFonts w:ascii="Calibri" w:hAnsi="Calibri" w:cs="Calibri"/>
          <w:noProof/>
          <w:kern w:val="0"/>
          <w:lang w:val="en-GB"/>
        </w:rPr>
        <w:t xml:space="preserve"> 2010. The first record of the genus Zomus Reddell {&amp;} Cokendolpher , 1995 ( Schizomida : Hubbardiidae ) from Samoa. </w:t>
      </w:r>
      <w:r w:rsidRPr="00754F23">
        <w:rPr>
          <w:rFonts w:ascii="Calibri" w:hAnsi="Calibri" w:cs="Calibri"/>
          <w:i/>
          <w:iCs/>
          <w:noProof/>
          <w:kern w:val="0"/>
          <w:lang w:val="en-GB"/>
        </w:rPr>
        <w:t>Arthropoda Selecta</w:t>
      </w:r>
      <w:r w:rsidRPr="00754F23">
        <w:rPr>
          <w:rFonts w:ascii="Calibri" w:hAnsi="Calibri" w:cs="Calibri"/>
          <w:noProof/>
          <w:kern w:val="0"/>
          <w:lang w:val="en-GB"/>
        </w:rPr>
        <w:t xml:space="preserve"> </w:t>
      </w:r>
      <w:r w:rsidRPr="00754F23">
        <w:rPr>
          <w:rFonts w:ascii="Calibri" w:hAnsi="Calibri" w:cs="Calibri"/>
          <w:b/>
          <w:bCs/>
          <w:noProof/>
          <w:kern w:val="0"/>
          <w:lang w:val="en-GB"/>
        </w:rPr>
        <w:t>19</w:t>
      </w:r>
      <w:r w:rsidRPr="00754F23">
        <w:rPr>
          <w:rFonts w:ascii="Calibri" w:hAnsi="Calibri" w:cs="Calibri"/>
          <w:noProof/>
          <w:kern w:val="0"/>
          <w:lang w:val="en-GB"/>
        </w:rPr>
        <w:t>(2), 81–83.</w:t>
      </w:r>
    </w:p>
    <w:p w14:paraId="6744986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anzanilla, O.V. &amp; Teruel, R.</w:t>
      </w:r>
      <w:r w:rsidRPr="00754F23">
        <w:rPr>
          <w:rFonts w:ascii="Calibri" w:hAnsi="Calibri" w:cs="Calibri"/>
          <w:noProof/>
          <w:kern w:val="0"/>
          <w:lang w:val="en-GB"/>
        </w:rPr>
        <w:t xml:space="preserve"> 2006. Un nuevo Hansenochrus Reddell &amp; Cokendolpher, 1995 (Schizomida: Hubbardiidae) de Venezuela noroccidental. </w:t>
      </w:r>
      <w:r w:rsidRPr="00754F23">
        <w:rPr>
          <w:rFonts w:ascii="Calibri" w:hAnsi="Calibri" w:cs="Calibri"/>
          <w:i/>
          <w:iCs/>
          <w:noProof/>
          <w:kern w:val="0"/>
          <w:lang w:val="en-GB"/>
        </w:rPr>
        <w:t>Papeis Avulsos de Zoologia</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20), 233–238.</w:t>
      </w:r>
    </w:p>
    <w:p w14:paraId="4D972B1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anzanilla, O.V. &amp; García, L.F.</w:t>
      </w:r>
      <w:r w:rsidRPr="00754F23">
        <w:rPr>
          <w:rFonts w:ascii="Calibri" w:hAnsi="Calibri" w:cs="Calibri"/>
          <w:noProof/>
          <w:kern w:val="0"/>
          <w:lang w:val="en-GB"/>
        </w:rPr>
        <w:t xml:space="preserve"> 2012. A new species of Piaroa Villarreal, Giupponi &amp; Tourinho, 2008 (Schizomida: Hubbardiidae) from Colombia. </w:t>
      </w:r>
      <w:r w:rsidRPr="00754F23">
        <w:rPr>
          <w:rFonts w:ascii="Calibri" w:hAnsi="Calibri" w:cs="Calibri"/>
          <w:i/>
          <w:iCs/>
          <w:noProof/>
          <w:kern w:val="0"/>
          <w:lang w:val="en-GB"/>
        </w:rPr>
        <w:t>Turkish Journal of Zoology</w:t>
      </w:r>
      <w:r w:rsidRPr="00754F23">
        <w:rPr>
          <w:rFonts w:ascii="Calibri" w:hAnsi="Calibri" w:cs="Calibri"/>
          <w:noProof/>
          <w:kern w:val="0"/>
          <w:lang w:val="en-GB"/>
        </w:rPr>
        <w:t xml:space="preserve"> </w:t>
      </w:r>
      <w:r w:rsidRPr="00754F23">
        <w:rPr>
          <w:rFonts w:ascii="Calibri" w:hAnsi="Calibri" w:cs="Calibri"/>
          <w:b/>
          <w:bCs/>
          <w:noProof/>
          <w:kern w:val="0"/>
          <w:lang w:val="en-GB"/>
        </w:rPr>
        <w:t>36</w:t>
      </w:r>
      <w:r w:rsidRPr="00754F23">
        <w:rPr>
          <w:rFonts w:ascii="Calibri" w:hAnsi="Calibri" w:cs="Calibri"/>
          <w:noProof/>
          <w:kern w:val="0"/>
          <w:lang w:val="en-GB"/>
        </w:rPr>
        <w:t xml:space="preserve">(2), </w:t>
      </w:r>
      <w:r w:rsidRPr="00754F23">
        <w:rPr>
          <w:rFonts w:ascii="Calibri" w:hAnsi="Calibri" w:cs="Calibri"/>
          <w:noProof/>
          <w:kern w:val="0"/>
          <w:lang w:val="en-GB"/>
        </w:rPr>
        <w:lastRenderedPageBreak/>
        <w:t>185–189.</w:t>
      </w:r>
    </w:p>
    <w:p w14:paraId="3B5CE760"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anzanilla, O.V., Giupponi, A.P.L. &amp; Tourinho, A.L.</w:t>
      </w:r>
      <w:r w:rsidRPr="00754F23">
        <w:rPr>
          <w:rFonts w:ascii="Calibri" w:hAnsi="Calibri" w:cs="Calibri"/>
          <w:noProof/>
          <w:kern w:val="0"/>
          <w:lang w:val="en-GB"/>
        </w:rPr>
        <w:t xml:space="preserve"> 2008. New Venezuelan genus of Hubardiidae (Arachnida: Schizomida).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1860</w:t>
      </w:r>
      <w:r w:rsidRPr="00754F23">
        <w:rPr>
          <w:rFonts w:ascii="Calibri" w:hAnsi="Calibri" w:cs="Calibri"/>
          <w:noProof/>
          <w:kern w:val="0"/>
          <w:lang w:val="en-GB"/>
        </w:rPr>
        <w:t>, 60–68.</w:t>
      </w:r>
    </w:p>
    <w:p w14:paraId="7625156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anzanilla, O.V., De Armas, L.F. &amp; García, L.F.</w:t>
      </w:r>
      <w:r w:rsidRPr="00754F23">
        <w:rPr>
          <w:rFonts w:ascii="Calibri" w:hAnsi="Calibri" w:cs="Calibri"/>
          <w:noProof/>
          <w:kern w:val="0"/>
          <w:lang w:val="en-GB"/>
        </w:rPr>
        <w:t xml:space="preserve"> 2014. A new species of piaroa (schizomida: Hubbardiidae) from venezuela, with taxonomic notes on the genus.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3765</w:t>
      </w:r>
      <w:r w:rsidRPr="00754F23">
        <w:rPr>
          <w:rFonts w:ascii="Calibri" w:hAnsi="Calibri" w:cs="Calibri"/>
          <w:noProof/>
          <w:kern w:val="0"/>
          <w:lang w:val="en-GB"/>
        </w:rPr>
        <w:t>(4), 371–381.</w:t>
      </w:r>
    </w:p>
    <w:p w14:paraId="07B408B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cDonald, W.A. &amp; Hogue, C.L.</w:t>
      </w:r>
      <w:r w:rsidRPr="00754F23">
        <w:rPr>
          <w:rFonts w:ascii="Calibri" w:hAnsi="Calibri" w:cs="Calibri"/>
          <w:noProof/>
          <w:kern w:val="0"/>
          <w:lang w:val="en-GB"/>
        </w:rPr>
        <w:t xml:space="preserve"> 1957. A new Trithyreus from Southern California (Pedipalpida, Schizomidae). </w:t>
      </w:r>
      <w:r w:rsidRPr="00754F23">
        <w:rPr>
          <w:rFonts w:ascii="Calibri" w:hAnsi="Calibri" w:cs="Calibri"/>
          <w:i/>
          <w:iCs/>
          <w:noProof/>
          <w:kern w:val="0"/>
          <w:lang w:val="en-GB"/>
        </w:rPr>
        <w:t>American Museum Novitates</w:t>
      </w:r>
      <w:r w:rsidRPr="00754F23">
        <w:rPr>
          <w:rFonts w:ascii="Calibri" w:hAnsi="Calibri" w:cs="Calibri"/>
          <w:noProof/>
          <w:kern w:val="0"/>
          <w:lang w:val="en-GB"/>
        </w:rPr>
        <w:t xml:space="preserve"> (1834), 1–8.</w:t>
      </w:r>
    </w:p>
    <w:p w14:paraId="20BEE96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w:t>
      </w:r>
      <w:r w:rsidRPr="00754F23">
        <w:rPr>
          <w:rFonts w:ascii="Calibri" w:hAnsi="Calibri" w:cs="Calibri"/>
          <w:noProof/>
          <w:kern w:val="0"/>
          <w:lang w:val="en-GB"/>
        </w:rPr>
        <w:t xml:space="preserve"> 2012. A new species of the schizomid genus Stenochrus (Schizomida: Hubbardiidae) from Mexico.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68</w:t>
      </w:r>
      <w:r w:rsidRPr="00754F23">
        <w:rPr>
          <w:rFonts w:ascii="Calibri" w:hAnsi="Calibri" w:cs="Calibri"/>
          <w:noProof/>
          <w:kern w:val="0"/>
          <w:lang w:val="en-GB"/>
        </w:rPr>
        <w:t>(3334), 63–68.</w:t>
      </w:r>
    </w:p>
    <w:p w14:paraId="570C487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w:t>
      </w:r>
      <w:r w:rsidRPr="00754F23">
        <w:rPr>
          <w:rFonts w:ascii="Calibri" w:hAnsi="Calibri" w:cs="Calibri"/>
          <w:noProof/>
          <w:kern w:val="0"/>
          <w:lang w:val="en-GB"/>
        </w:rPr>
        <w:t xml:space="preserve"> 2013. A new species of Protoschizomus (Schizomida: Protoschizomidae) from a cave in Guerrero, Mexico.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41</w:t>
      </w:r>
      <w:r w:rsidRPr="00754F23">
        <w:rPr>
          <w:rFonts w:ascii="Calibri" w:hAnsi="Calibri" w:cs="Calibri"/>
          <w:noProof/>
          <w:kern w:val="0"/>
          <w:lang w:val="en-GB"/>
        </w:rPr>
        <w:t>(3), 420–424.</w:t>
      </w:r>
    </w:p>
    <w:p w14:paraId="0D43E9D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amp; Francke, O.F.</w:t>
      </w:r>
      <w:r w:rsidRPr="00754F23">
        <w:rPr>
          <w:rFonts w:ascii="Calibri" w:hAnsi="Calibri" w:cs="Calibri"/>
          <w:noProof/>
          <w:kern w:val="0"/>
          <w:lang w:val="en-GB"/>
        </w:rPr>
        <w:t xml:space="preserve"> 2015. Taxonomic revision of the genus Mayazomus Reddell &amp; Cokendolpher, 1995 (Schizomida: Hubbardiidae), with description of five new species from Chiapas, Mexico.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3915</w:t>
      </w:r>
      <w:r w:rsidRPr="00754F23">
        <w:rPr>
          <w:rFonts w:ascii="Calibri" w:hAnsi="Calibri" w:cs="Calibri"/>
          <w:noProof/>
          <w:kern w:val="0"/>
          <w:lang w:val="en-GB"/>
        </w:rPr>
        <w:t>(4), 451–490.</w:t>
      </w:r>
    </w:p>
    <w:p w14:paraId="016EF8A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amp; Francke, O.F.</w:t>
      </w:r>
      <w:r w:rsidRPr="00754F23">
        <w:rPr>
          <w:rFonts w:ascii="Calibri" w:hAnsi="Calibri" w:cs="Calibri"/>
          <w:noProof/>
          <w:kern w:val="0"/>
          <w:lang w:val="en-GB"/>
        </w:rPr>
        <w:t xml:space="preserve"> 2017. A new genus of schizomids (Arachnida: Schizomida: Hubbardiidae) from Mexico, with notes on its systematics. </w:t>
      </w:r>
      <w:r w:rsidRPr="00754F23">
        <w:rPr>
          <w:rFonts w:ascii="Calibri" w:hAnsi="Calibri" w:cs="Calibri"/>
          <w:i/>
          <w:iCs/>
          <w:noProof/>
          <w:kern w:val="0"/>
          <w:lang w:val="en-GB"/>
        </w:rPr>
        <w:t>Systematics and Biodiversity</w:t>
      </w:r>
      <w:r w:rsidRPr="00754F23">
        <w:rPr>
          <w:rFonts w:ascii="Calibri" w:hAnsi="Calibri" w:cs="Calibri"/>
          <w:noProof/>
          <w:kern w:val="0"/>
          <w:lang w:val="en-GB"/>
        </w:rPr>
        <w:t xml:space="preserve"> </w:t>
      </w:r>
      <w:r w:rsidRPr="00754F23">
        <w:rPr>
          <w:rFonts w:ascii="Calibri" w:hAnsi="Calibri" w:cs="Calibri"/>
          <w:b/>
          <w:bCs/>
          <w:noProof/>
          <w:kern w:val="0"/>
          <w:lang w:val="en-GB"/>
        </w:rPr>
        <w:t>15</w:t>
      </w:r>
      <w:r w:rsidRPr="00754F23">
        <w:rPr>
          <w:rFonts w:ascii="Calibri" w:hAnsi="Calibri" w:cs="Calibri"/>
          <w:noProof/>
          <w:kern w:val="0"/>
          <w:lang w:val="en-GB"/>
        </w:rPr>
        <w:t>(January), 399–413.</w:t>
      </w:r>
    </w:p>
    <w:p w14:paraId="1946222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amp; Francke, O.F.</w:t>
      </w:r>
      <w:r w:rsidRPr="00754F23">
        <w:rPr>
          <w:rFonts w:ascii="Calibri" w:hAnsi="Calibri" w:cs="Calibri"/>
          <w:noProof/>
          <w:kern w:val="0"/>
          <w:lang w:val="en-GB"/>
        </w:rPr>
        <w:t xml:space="preserve"> 2018. Five new species of Stenochrus (Schizomida: Hubbardiidae) from Oaxaca, Mexico.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4374</w:t>
      </w:r>
      <w:r w:rsidRPr="00754F23">
        <w:rPr>
          <w:rFonts w:ascii="Calibri" w:hAnsi="Calibri" w:cs="Calibri"/>
          <w:noProof/>
          <w:kern w:val="0"/>
          <w:lang w:val="en-GB"/>
        </w:rPr>
        <w:t>(2), 189–214.</w:t>
      </w:r>
    </w:p>
    <w:p w14:paraId="32999CF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Francke, O.F., Cruz-López, J.A. &amp; Santibáñez-López, C.E.</w:t>
      </w:r>
      <w:r w:rsidRPr="00754F23">
        <w:rPr>
          <w:rFonts w:ascii="Calibri" w:hAnsi="Calibri" w:cs="Calibri"/>
          <w:noProof/>
          <w:kern w:val="0"/>
          <w:lang w:val="en-GB"/>
        </w:rPr>
        <w:t xml:space="preserve"> 2016. Annuli and setal patterns in the flagellum of female micro-whipscorpions (Arachnida: Schizomida): Hypotheses of homology across an order. </w:t>
      </w:r>
      <w:r w:rsidRPr="00754F23">
        <w:rPr>
          <w:rFonts w:ascii="Calibri" w:hAnsi="Calibri" w:cs="Calibri"/>
          <w:i/>
          <w:iCs/>
          <w:noProof/>
          <w:kern w:val="0"/>
          <w:lang w:val="en-GB"/>
        </w:rPr>
        <w:t>Zoologischer Anzeiger</w:t>
      </w:r>
      <w:r w:rsidRPr="00754F23">
        <w:rPr>
          <w:rFonts w:ascii="Calibri" w:hAnsi="Calibri" w:cs="Calibri"/>
          <w:noProof/>
          <w:kern w:val="0"/>
          <w:lang w:val="en-GB"/>
        </w:rPr>
        <w:t xml:space="preserve"> </w:t>
      </w:r>
      <w:r w:rsidRPr="00754F23">
        <w:rPr>
          <w:rFonts w:ascii="Calibri" w:hAnsi="Calibri" w:cs="Calibri"/>
          <w:b/>
          <w:bCs/>
          <w:noProof/>
          <w:kern w:val="0"/>
          <w:lang w:val="en-GB"/>
        </w:rPr>
        <w:t>263</w:t>
      </w:r>
      <w:r w:rsidRPr="00754F23">
        <w:rPr>
          <w:rFonts w:ascii="Calibri" w:hAnsi="Calibri" w:cs="Calibri"/>
          <w:noProof/>
          <w:kern w:val="0"/>
          <w:lang w:val="en-GB"/>
        </w:rPr>
        <w:t>(May 2016), 118–134.</w:t>
      </w:r>
    </w:p>
    <w:p w14:paraId="4A28ABA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Francke, O.F. &amp; Cokendolpher, J.C.</w:t>
      </w:r>
      <w:r w:rsidRPr="00754F23">
        <w:rPr>
          <w:rFonts w:ascii="Calibri" w:hAnsi="Calibri" w:cs="Calibri"/>
          <w:noProof/>
          <w:kern w:val="0"/>
          <w:lang w:val="en-GB"/>
        </w:rPr>
        <w:t xml:space="preserve"> 2016. Three new species of Agastoschizomus (Arachnida: Schizomida: Protoschizomidae) from North America. </w:t>
      </w:r>
      <w:r w:rsidRPr="00754F23">
        <w:rPr>
          <w:rFonts w:ascii="Calibri" w:hAnsi="Calibri" w:cs="Calibri"/>
          <w:i/>
          <w:iCs/>
          <w:noProof/>
          <w:kern w:val="0"/>
          <w:lang w:val="en-GB"/>
        </w:rPr>
        <w:t>Revista Mexicana de Biodiversidad</w:t>
      </w:r>
      <w:r w:rsidRPr="00754F23">
        <w:rPr>
          <w:rFonts w:ascii="Calibri" w:hAnsi="Calibri" w:cs="Calibri"/>
          <w:noProof/>
          <w:kern w:val="0"/>
          <w:lang w:val="en-GB"/>
        </w:rPr>
        <w:t xml:space="preserve"> </w:t>
      </w:r>
      <w:r w:rsidRPr="00754F23">
        <w:rPr>
          <w:rFonts w:ascii="Calibri" w:hAnsi="Calibri" w:cs="Calibri"/>
          <w:b/>
          <w:bCs/>
          <w:noProof/>
          <w:kern w:val="0"/>
          <w:lang w:val="en-GB"/>
        </w:rPr>
        <w:t>87</w:t>
      </w:r>
      <w:r w:rsidRPr="00754F23">
        <w:rPr>
          <w:rFonts w:ascii="Calibri" w:hAnsi="Calibri" w:cs="Calibri"/>
          <w:noProof/>
          <w:kern w:val="0"/>
          <w:lang w:val="en-GB"/>
        </w:rPr>
        <w:t>(2), 337–346.</w:t>
      </w:r>
    </w:p>
    <w:p w14:paraId="154E130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Francke, O.F. &amp; Santibáñez-López, C.E.</w:t>
      </w:r>
      <w:r w:rsidRPr="00754F23">
        <w:rPr>
          <w:rFonts w:ascii="Calibri" w:hAnsi="Calibri" w:cs="Calibri"/>
          <w:noProof/>
          <w:kern w:val="0"/>
          <w:lang w:val="en-GB"/>
        </w:rPr>
        <w:t xml:space="preserve"> 2017. The morphological phylogeny of the family Protoschizomidae revisited (Arachnida: Schizomida): setal characters, fossil and paraphyletic genera.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45</w:t>
      </w:r>
      <w:r w:rsidRPr="00754F23">
        <w:rPr>
          <w:rFonts w:ascii="Calibri" w:hAnsi="Calibri" w:cs="Calibri"/>
          <w:noProof/>
          <w:kern w:val="0"/>
          <w:lang w:val="en-GB"/>
        </w:rPr>
        <w:t>(1), 99–111.</w:t>
      </w:r>
    </w:p>
    <w:p w14:paraId="6F3CBE2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Prendini, L. &amp; Francke, O.F.</w:t>
      </w:r>
      <w:r w:rsidRPr="00754F23">
        <w:rPr>
          <w:rFonts w:ascii="Calibri" w:hAnsi="Calibri" w:cs="Calibri"/>
          <w:noProof/>
          <w:kern w:val="0"/>
          <w:lang w:val="en-GB"/>
        </w:rPr>
        <w:t xml:space="preserve"> 2019. Systematics of the Short-Tailed Whipscorpion Genus Stenochrus Chamberlin, 1922 (Schizomida: Hubbardiidae), with Descriptions of Six New Genera and Five New Species. </w:t>
      </w:r>
      <w:r w:rsidRPr="00754F23">
        <w:rPr>
          <w:rFonts w:ascii="Calibri" w:hAnsi="Calibri" w:cs="Calibri"/>
          <w:i/>
          <w:iCs/>
          <w:noProof/>
          <w:kern w:val="0"/>
          <w:lang w:val="en-GB"/>
        </w:rPr>
        <w:t>Bulletin of the American Museum of Natural History</w:t>
      </w:r>
      <w:r w:rsidRPr="00754F23">
        <w:rPr>
          <w:rFonts w:ascii="Calibri" w:hAnsi="Calibri" w:cs="Calibri"/>
          <w:noProof/>
          <w:kern w:val="0"/>
          <w:lang w:val="en-GB"/>
        </w:rPr>
        <w:t xml:space="preserve"> </w:t>
      </w:r>
      <w:r w:rsidRPr="00754F23">
        <w:rPr>
          <w:rFonts w:ascii="Calibri" w:hAnsi="Calibri" w:cs="Calibri"/>
          <w:b/>
          <w:bCs/>
          <w:noProof/>
          <w:kern w:val="0"/>
          <w:lang w:val="en-GB"/>
        </w:rPr>
        <w:t>435</w:t>
      </w:r>
      <w:r w:rsidRPr="00754F23">
        <w:rPr>
          <w:rFonts w:ascii="Calibri" w:hAnsi="Calibri" w:cs="Calibri"/>
          <w:noProof/>
          <w:kern w:val="0"/>
          <w:lang w:val="en-GB"/>
        </w:rPr>
        <w:t>, 1–95.</w:t>
      </w:r>
    </w:p>
    <w:p w14:paraId="08587488"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Prendini, L. &amp; Francke, O.F.</w:t>
      </w:r>
      <w:r w:rsidRPr="00754F23">
        <w:rPr>
          <w:rFonts w:ascii="Calibri" w:hAnsi="Calibri" w:cs="Calibri"/>
          <w:noProof/>
          <w:kern w:val="0"/>
          <w:lang w:val="en-GB"/>
        </w:rPr>
        <w:t xml:space="preserve"> 2020. First species of Surazomus ( Schizomida : Hubbardiidae ) from North America illuminate biogeography of short- tailed whipscorpions in the New World. </w:t>
      </w:r>
      <w:r w:rsidRPr="00754F23">
        <w:rPr>
          <w:rFonts w:ascii="Calibri" w:hAnsi="Calibri" w:cs="Calibri"/>
          <w:i/>
          <w:iCs/>
          <w:noProof/>
          <w:kern w:val="0"/>
          <w:lang w:val="en-GB"/>
        </w:rPr>
        <w:t>Arthropod Systematics &amp; Phylogeny</w:t>
      </w:r>
      <w:r w:rsidRPr="00754F23">
        <w:rPr>
          <w:rFonts w:ascii="Calibri" w:hAnsi="Calibri" w:cs="Calibri"/>
          <w:noProof/>
          <w:kern w:val="0"/>
          <w:lang w:val="en-GB"/>
        </w:rPr>
        <w:t xml:space="preserve"> </w:t>
      </w:r>
      <w:r w:rsidRPr="00754F23">
        <w:rPr>
          <w:rFonts w:ascii="Calibri" w:hAnsi="Calibri" w:cs="Calibri"/>
          <w:b/>
          <w:bCs/>
          <w:noProof/>
          <w:kern w:val="0"/>
          <w:lang w:val="en-GB"/>
        </w:rPr>
        <w:t>78</w:t>
      </w:r>
      <w:r w:rsidRPr="00754F23">
        <w:rPr>
          <w:rFonts w:ascii="Calibri" w:hAnsi="Calibri" w:cs="Calibri"/>
          <w:noProof/>
          <w:kern w:val="0"/>
          <w:lang w:val="en-GB"/>
        </w:rPr>
        <w:t>(2), 245–263.</w:t>
      </w:r>
    </w:p>
    <w:p w14:paraId="447B311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jaraz-Ruedas, R., Francke, O.F. &amp; Prendini, L.</w:t>
      </w:r>
      <w:r w:rsidRPr="00754F23">
        <w:rPr>
          <w:rFonts w:ascii="Calibri" w:hAnsi="Calibri" w:cs="Calibri"/>
          <w:noProof/>
          <w:kern w:val="0"/>
          <w:lang w:val="en-GB"/>
        </w:rPr>
        <w:t xml:space="preserve"> 2022. World Travelers: Parthenogenesis and Ecological Tolerance Enable Multiple Colonization Events by the Widespread (Schizomida: Hubbardiidae). </w:t>
      </w:r>
      <w:r w:rsidRPr="00754F23">
        <w:rPr>
          <w:rFonts w:ascii="Calibri" w:hAnsi="Calibri" w:cs="Calibri"/>
          <w:i/>
          <w:iCs/>
          <w:noProof/>
          <w:kern w:val="0"/>
          <w:lang w:val="en-GB"/>
        </w:rPr>
        <w:t>Insect Systematics and Diversity</w:t>
      </w:r>
      <w:r w:rsidRPr="00754F23">
        <w:rPr>
          <w:rFonts w:ascii="Calibri" w:hAnsi="Calibri" w:cs="Calibri"/>
          <w:noProof/>
          <w:kern w:val="0"/>
          <w:lang w:val="en-GB"/>
        </w:rPr>
        <w:t xml:space="preserve"> </w:t>
      </w:r>
      <w:r w:rsidRPr="00754F23">
        <w:rPr>
          <w:rFonts w:ascii="Calibri" w:hAnsi="Calibri" w:cs="Calibri"/>
          <w:b/>
          <w:bCs/>
          <w:noProof/>
          <w:kern w:val="0"/>
          <w:lang w:val="en-GB"/>
        </w:rPr>
        <w:t>6</w:t>
      </w:r>
      <w:r w:rsidRPr="00754F23">
        <w:rPr>
          <w:rFonts w:ascii="Calibri" w:hAnsi="Calibri" w:cs="Calibri"/>
          <w:noProof/>
          <w:kern w:val="0"/>
          <w:lang w:val="en-GB"/>
        </w:rPr>
        <w:t>(1), 1–17.</w:t>
      </w:r>
    </w:p>
    <w:p w14:paraId="4517153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ntaño-Moreno, H. &amp; Francke, O.F.</w:t>
      </w:r>
      <w:r w:rsidRPr="00754F23">
        <w:rPr>
          <w:rFonts w:ascii="Calibri" w:hAnsi="Calibri" w:cs="Calibri"/>
          <w:noProof/>
          <w:kern w:val="0"/>
          <w:lang w:val="en-GB"/>
        </w:rPr>
        <w:t xml:space="preserve"> 2009. A new species of Agastoschizomus (Schizomida: Protoschizomidae) from Guerrero, Mexico. </w:t>
      </w:r>
      <w:r w:rsidRPr="00754F23">
        <w:rPr>
          <w:rFonts w:ascii="Calibri" w:hAnsi="Calibri" w:cs="Calibri"/>
          <w:i/>
          <w:iCs/>
          <w:noProof/>
          <w:kern w:val="0"/>
          <w:lang w:val="en-GB"/>
        </w:rPr>
        <w:t>Texas Memorial Museum, Speleological Monographs</w:t>
      </w:r>
      <w:r w:rsidRPr="00754F23">
        <w:rPr>
          <w:rFonts w:ascii="Calibri" w:hAnsi="Calibri" w:cs="Calibri"/>
          <w:noProof/>
          <w:kern w:val="0"/>
          <w:lang w:val="en-GB"/>
        </w:rPr>
        <w:t>, 33–36.</w:t>
      </w:r>
    </w:p>
    <w:p w14:paraId="21960BB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reno-González, J.A. &amp; Manzanilla, O.V.</w:t>
      </w:r>
      <w:r w:rsidRPr="00754F23">
        <w:rPr>
          <w:rFonts w:ascii="Calibri" w:hAnsi="Calibri" w:cs="Calibri"/>
          <w:noProof/>
          <w:kern w:val="0"/>
          <w:lang w:val="en-GB"/>
        </w:rPr>
        <w:t xml:space="preserve"> 2012. A new genus of Hubbardiidae (Arachnida: Schizomida) from the Colombian Andes, with some taxonomic comments.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3560</w:t>
      </w:r>
      <w:r w:rsidRPr="00754F23">
        <w:rPr>
          <w:rFonts w:ascii="Calibri" w:hAnsi="Calibri" w:cs="Calibri"/>
          <w:noProof/>
          <w:kern w:val="0"/>
          <w:lang w:val="en-GB"/>
        </w:rPr>
        <w:t>, 61–78.</w:t>
      </w:r>
    </w:p>
    <w:p w14:paraId="144B52E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lastRenderedPageBreak/>
        <w:t>Moreno-González, J.A. &amp; Manzanilla, O.V.</w:t>
      </w:r>
      <w:r w:rsidRPr="00754F23">
        <w:rPr>
          <w:rFonts w:ascii="Calibri" w:hAnsi="Calibri" w:cs="Calibri"/>
          <w:noProof/>
          <w:kern w:val="0"/>
          <w:lang w:val="en-GB"/>
        </w:rPr>
        <w:t xml:space="preserve"> 2017. Two new species of Calima Moreno-González and Villarreal, 2012 (Arachnida: Schizomida: Hubbardiidae) from the Colombian Andes, with a discussion on the male flagellar microsetae of Hubbardiinae. </w:t>
      </w:r>
      <w:r w:rsidRPr="00754F23">
        <w:rPr>
          <w:rFonts w:ascii="Calibri" w:hAnsi="Calibri" w:cs="Calibri"/>
          <w:i/>
          <w:iCs/>
          <w:noProof/>
          <w:kern w:val="0"/>
          <w:lang w:val="en-GB"/>
        </w:rPr>
        <w:t>Journal of Natural History</w:t>
      </w:r>
      <w:r w:rsidRPr="00754F23">
        <w:rPr>
          <w:rFonts w:ascii="Calibri" w:hAnsi="Calibri" w:cs="Calibri"/>
          <w:noProof/>
          <w:kern w:val="0"/>
          <w:lang w:val="en-GB"/>
        </w:rPr>
        <w:t xml:space="preserve"> </w:t>
      </w:r>
      <w:r w:rsidRPr="00754F23">
        <w:rPr>
          <w:rFonts w:ascii="Calibri" w:hAnsi="Calibri" w:cs="Calibri"/>
          <w:b/>
          <w:bCs/>
          <w:noProof/>
          <w:kern w:val="0"/>
          <w:lang w:val="en-GB"/>
        </w:rPr>
        <w:t>51</w:t>
      </w:r>
      <w:r w:rsidRPr="00754F23">
        <w:rPr>
          <w:rFonts w:ascii="Calibri" w:hAnsi="Calibri" w:cs="Calibri"/>
          <w:noProof/>
          <w:kern w:val="0"/>
          <w:lang w:val="en-GB"/>
        </w:rPr>
        <w:t>(45–46), 2681–2700.</w:t>
      </w:r>
    </w:p>
    <w:p w14:paraId="28B92ED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oreno-González, J.A., Delgado-Santa, L. &amp; De Armas, L.F.</w:t>
      </w:r>
      <w:r w:rsidRPr="00754F23">
        <w:rPr>
          <w:rFonts w:ascii="Calibri" w:hAnsi="Calibri" w:cs="Calibri"/>
          <w:noProof/>
          <w:kern w:val="0"/>
          <w:lang w:val="en-GB"/>
        </w:rPr>
        <w:t xml:space="preserve"> 2014. Two new species of Piaroa (Arachnida: Schizomida, Hubbardiidae) from Colombia, with comments on the genus taxonomy and the flagellar setae pattern of Hubbardii.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3852</w:t>
      </w:r>
      <w:r w:rsidRPr="00754F23">
        <w:rPr>
          <w:rFonts w:ascii="Calibri" w:hAnsi="Calibri" w:cs="Calibri"/>
          <w:noProof/>
          <w:kern w:val="0"/>
          <w:lang w:val="en-GB"/>
        </w:rPr>
        <w:t>(2), 227–251.</w:t>
      </w:r>
    </w:p>
    <w:p w14:paraId="634667F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Müller, S.P., Dunlop, J.A., Kotthoff, U., Hammel, J.U. &amp; Harms, D.</w:t>
      </w:r>
      <w:r w:rsidRPr="00754F23">
        <w:rPr>
          <w:rFonts w:ascii="Calibri" w:hAnsi="Calibri" w:cs="Calibri"/>
          <w:noProof/>
          <w:kern w:val="0"/>
          <w:lang w:val="en-GB"/>
        </w:rPr>
        <w:t xml:space="preserve"> 2019. The oldest short-tailed whipscorpion (Schizomida): a new genus and species from the Upper Cretaceous amber of northern Myanmar. </w:t>
      </w:r>
      <w:r w:rsidRPr="00754F23">
        <w:rPr>
          <w:rFonts w:ascii="Calibri" w:hAnsi="Calibri" w:cs="Calibri"/>
          <w:i/>
          <w:iCs/>
          <w:noProof/>
          <w:kern w:val="0"/>
          <w:lang w:val="en-GB"/>
        </w:rPr>
        <w:t>Cretaceous Research</w:t>
      </w:r>
      <w:r w:rsidRPr="00754F23">
        <w:rPr>
          <w:rFonts w:ascii="Calibri" w:hAnsi="Calibri" w:cs="Calibri"/>
          <w:noProof/>
          <w:kern w:val="0"/>
          <w:lang w:val="en-GB"/>
        </w:rPr>
        <w:t xml:space="preserve"> </w:t>
      </w:r>
      <w:r w:rsidRPr="00754F23">
        <w:rPr>
          <w:rFonts w:ascii="Calibri" w:hAnsi="Calibri" w:cs="Calibri"/>
          <w:b/>
          <w:bCs/>
          <w:noProof/>
          <w:kern w:val="0"/>
          <w:lang w:val="en-GB"/>
        </w:rPr>
        <w:t>106</w:t>
      </w:r>
      <w:r w:rsidRPr="00754F23">
        <w:rPr>
          <w:rFonts w:ascii="Calibri" w:hAnsi="Calibri" w:cs="Calibri"/>
          <w:noProof/>
          <w:kern w:val="0"/>
          <w:lang w:val="en-GB"/>
        </w:rPr>
        <w:t>, 1–10.</w:t>
      </w:r>
    </w:p>
    <w:p w14:paraId="1F0F264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Petrunkevitch, A.</w:t>
      </w:r>
      <w:r w:rsidRPr="00754F23">
        <w:rPr>
          <w:rFonts w:ascii="Calibri" w:hAnsi="Calibri" w:cs="Calibri"/>
          <w:noProof/>
          <w:kern w:val="0"/>
          <w:lang w:val="en-GB"/>
        </w:rPr>
        <w:t xml:space="preserve"> 1945. Calcitro fisheri. A New Fossil Arachnid. </w:t>
      </w:r>
      <w:r w:rsidRPr="00754F23">
        <w:rPr>
          <w:rFonts w:ascii="Calibri" w:hAnsi="Calibri" w:cs="Calibri"/>
          <w:i/>
          <w:iCs/>
          <w:noProof/>
          <w:kern w:val="0"/>
          <w:lang w:val="en-GB"/>
        </w:rPr>
        <w:t>American Journal of Science</w:t>
      </w:r>
      <w:r w:rsidRPr="00754F23">
        <w:rPr>
          <w:rFonts w:ascii="Calibri" w:hAnsi="Calibri" w:cs="Calibri"/>
          <w:noProof/>
          <w:kern w:val="0"/>
          <w:lang w:val="en-GB"/>
        </w:rPr>
        <w:t xml:space="preserve"> </w:t>
      </w:r>
      <w:r w:rsidRPr="00754F23">
        <w:rPr>
          <w:rFonts w:ascii="Calibri" w:hAnsi="Calibri" w:cs="Calibri"/>
          <w:b/>
          <w:bCs/>
          <w:noProof/>
          <w:kern w:val="0"/>
          <w:lang w:val="en-GB"/>
        </w:rPr>
        <w:t>243</w:t>
      </w:r>
      <w:r w:rsidRPr="00754F23">
        <w:rPr>
          <w:rFonts w:ascii="Calibri" w:hAnsi="Calibri" w:cs="Calibri"/>
          <w:noProof/>
          <w:kern w:val="0"/>
          <w:lang w:val="en-GB"/>
        </w:rPr>
        <w:t>(6), 320–329.</w:t>
      </w:r>
    </w:p>
    <w:p w14:paraId="233B55F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Pierce, W.D.</w:t>
      </w:r>
      <w:r w:rsidRPr="00754F23">
        <w:rPr>
          <w:rFonts w:ascii="Calibri" w:hAnsi="Calibri" w:cs="Calibri"/>
          <w:noProof/>
          <w:kern w:val="0"/>
          <w:lang w:val="en-GB"/>
        </w:rPr>
        <w:t xml:space="preserve"> 1950. Fossil Arthropods from Onyx Marble. </w:t>
      </w:r>
      <w:r w:rsidRPr="00754F23">
        <w:rPr>
          <w:rFonts w:ascii="Calibri" w:hAnsi="Calibri" w:cs="Calibri"/>
          <w:i/>
          <w:iCs/>
          <w:noProof/>
          <w:kern w:val="0"/>
          <w:lang w:val="en-GB"/>
        </w:rPr>
        <w:t>Bulletin of the Southern Californian Academy of Sciences</w:t>
      </w:r>
      <w:r w:rsidRPr="00754F23">
        <w:rPr>
          <w:rFonts w:ascii="Calibri" w:hAnsi="Calibri" w:cs="Calibri"/>
          <w:noProof/>
          <w:kern w:val="0"/>
          <w:lang w:val="en-GB"/>
        </w:rPr>
        <w:t xml:space="preserve"> </w:t>
      </w:r>
      <w:r w:rsidRPr="00754F23">
        <w:rPr>
          <w:rFonts w:ascii="Calibri" w:hAnsi="Calibri" w:cs="Calibri"/>
          <w:b/>
          <w:bCs/>
          <w:noProof/>
          <w:kern w:val="0"/>
          <w:lang w:val="en-GB"/>
        </w:rPr>
        <w:t>49</w:t>
      </w:r>
      <w:r w:rsidRPr="00754F23">
        <w:rPr>
          <w:rFonts w:ascii="Calibri" w:hAnsi="Calibri" w:cs="Calibri"/>
          <w:noProof/>
          <w:kern w:val="0"/>
          <w:lang w:val="en-GB"/>
        </w:rPr>
        <w:t>(3), 101–104.</w:t>
      </w:r>
    </w:p>
    <w:p w14:paraId="365CDF9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Pierce, W.D.</w:t>
      </w:r>
      <w:r w:rsidRPr="00754F23">
        <w:rPr>
          <w:rFonts w:ascii="Calibri" w:hAnsi="Calibri" w:cs="Calibri"/>
          <w:noProof/>
          <w:kern w:val="0"/>
          <w:lang w:val="en-GB"/>
        </w:rPr>
        <w:t xml:space="preserve"> 1951. Fossil Arthropods from Onyx Marble. </w:t>
      </w:r>
      <w:r w:rsidRPr="00754F23">
        <w:rPr>
          <w:rFonts w:ascii="Calibri" w:hAnsi="Calibri" w:cs="Calibri"/>
          <w:i/>
          <w:iCs/>
          <w:noProof/>
          <w:kern w:val="0"/>
          <w:lang w:val="en-GB"/>
        </w:rPr>
        <w:t>Bulletin of the Southern California Academy of Sciences</w:t>
      </w:r>
      <w:r w:rsidRPr="00754F23">
        <w:rPr>
          <w:rFonts w:ascii="Calibri" w:hAnsi="Calibri" w:cs="Calibri"/>
          <w:noProof/>
          <w:kern w:val="0"/>
          <w:lang w:val="en-GB"/>
        </w:rPr>
        <w:t xml:space="preserve"> </w:t>
      </w:r>
      <w:r w:rsidRPr="00754F23">
        <w:rPr>
          <w:rFonts w:ascii="Calibri" w:hAnsi="Calibri" w:cs="Calibri"/>
          <w:b/>
          <w:bCs/>
          <w:noProof/>
          <w:kern w:val="0"/>
          <w:lang w:val="en-GB"/>
        </w:rPr>
        <w:t>50</w:t>
      </w:r>
      <w:r w:rsidRPr="00754F23">
        <w:rPr>
          <w:rFonts w:ascii="Calibri" w:hAnsi="Calibri" w:cs="Calibri"/>
          <w:noProof/>
          <w:kern w:val="0"/>
          <w:lang w:val="en-GB"/>
        </w:rPr>
        <w:t>(1), 34–43.</w:t>
      </w:r>
    </w:p>
    <w:p w14:paraId="23FA399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Pinto-da-Rocha, R.</w:t>
      </w:r>
      <w:r w:rsidRPr="00754F23">
        <w:rPr>
          <w:rFonts w:ascii="Calibri" w:hAnsi="Calibri" w:cs="Calibri"/>
          <w:noProof/>
          <w:kern w:val="0"/>
          <w:lang w:val="en-GB"/>
        </w:rPr>
        <w:t xml:space="preserve"> 1996. Surazomus chavin new species, first Schizomida (Hubbardiidae, Hubbardiinae) described from Peru.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24</w:t>
      </w:r>
      <w:r w:rsidRPr="00754F23">
        <w:rPr>
          <w:rFonts w:ascii="Calibri" w:hAnsi="Calibri" w:cs="Calibri"/>
          <w:noProof/>
          <w:kern w:val="0"/>
          <w:lang w:val="en-GB"/>
        </w:rPr>
        <w:t>, 265–267.</w:t>
      </w:r>
    </w:p>
    <w:p w14:paraId="517FFCE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Pinto-da-Rocha, R., Andrade, R. &amp; Moreno-González, J.A.</w:t>
      </w:r>
      <w:r w:rsidRPr="00754F23">
        <w:rPr>
          <w:rFonts w:ascii="Calibri" w:hAnsi="Calibri" w:cs="Calibri"/>
          <w:noProof/>
          <w:kern w:val="0"/>
          <w:lang w:val="en-GB"/>
        </w:rPr>
        <w:t xml:space="preserve"> 2016. Two new cave-dwelling genera of short-tailed whip-scorpions from Brazil (Arachnida: Schizomida: Hubbardiidae). </w:t>
      </w:r>
      <w:r w:rsidRPr="00754F23">
        <w:rPr>
          <w:rFonts w:ascii="Calibri" w:hAnsi="Calibri" w:cs="Calibri"/>
          <w:i/>
          <w:iCs/>
          <w:noProof/>
          <w:kern w:val="0"/>
          <w:lang w:val="en-GB"/>
        </w:rPr>
        <w:t>Zoologia</w:t>
      </w:r>
      <w:r w:rsidRPr="00754F23">
        <w:rPr>
          <w:rFonts w:ascii="Calibri" w:hAnsi="Calibri" w:cs="Calibri"/>
          <w:noProof/>
          <w:kern w:val="0"/>
          <w:lang w:val="en-GB"/>
        </w:rPr>
        <w:t xml:space="preserve"> </w:t>
      </w:r>
      <w:r w:rsidRPr="00754F23">
        <w:rPr>
          <w:rFonts w:ascii="Calibri" w:hAnsi="Calibri" w:cs="Calibri"/>
          <w:b/>
          <w:bCs/>
          <w:noProof/>
          <w:kern w:val="0"/>
          <w:lang w:val="en-GB"/>
        </w:rPr>
        <w:t>33</w:t>
      </w:r>
      <w:r w:rsidRPr="00754F23">
        <w:rPr>
          <w:rFonts w:ascii="Calibri" w:hAnsi="Calibri" w:cs="Calibri"/>
          <w:noProof/>
          <w:kern w:val="0"/>
          <w:lang w:val="en-GB"/>
        </w:rPr>
        <w:t>(2), 1–9.</w:t>
      </w:r>
    </w:p>
    <w:p w14:paraId="3615A90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eddell, J.R. &amp; Cokendolpher, J.C.</w:t>
      </w:r>
      <w:r w:rsidRPr="00754F23">
        <w:rPr>
          <w:rFonts w:ascii="Calibri" w:hAnsi="Calibri" w:cs="Calibri"/>
          <w:noProof/>
          <w:kern w:val="0"/>
          <w:lang w:val="en-GB"/>
        </w:rPr>
        <w:t xml:space="preserve"> 1984. A new species of troglobitic Schizomus (Arachnida: Schizomida) from Ecuador. </w:t>
      </w:r>
      <w:r w:rsidRPr="00754F23">
        <w:rPr>
          <w:rFonts w:ascii="Calibri" w:hAnsi="Calibri" w:cs="Calibri"/>
          <w:i/>
          <w:iCs/>
          <w:noProof/>
          <w:kern w:val="0"/>
          <w:lang w:val="en-GB"/>
        </w:rPr>
        <w:t>Bulletin of the British Arachnological Society</w:t>
      </w:r>
      <w:r w:rsidRPr="00754F23">
        <w:rPr>
          <w:rFonts w:ascii="Calibri" w:hAnsi="Calibri" w:cs="Calibri"/>
          <w:noProof/>
          <w:kern w:val="0"/>
          <w:lang w:val="en-GB"/>
        </w:rPr>
        <w:t xml:space="preserve"> </w:t>
      </w:r>
      <w:r w:rsidRPr="00754F23">
        <w:rPr>
          <w:rFonts w:ascii="Calibri" w:hAnsi="Calibri" w:cs="Calibri"/>
          <w:b/>
          <w:bCs/>
          <w:noProof/>
          <w:kern w:val="0"/>
          <w:lang w:val="en-GB"/>
        </w:rPr>
        <w:t>6</w:t>
      </w:r>
      <w:r w:rsidRPr="00754F23">
        <w:rPr>
          <w:rFonts w:ascii="Calibri" w:hAnsi="Calibri" w:cs="Calibri"/>
          <w:noProof/>
          <w:kern w:val="0"/>
          <w:lang w:val="en-GB"/>
        </w:rPr>
        <w:t>(4), 172–177.</w:t>
      </w:r>
    </w:p>
    <w:p w14:paraId="7801F7C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eddell, J.R. &amp; Cokendolpher, J.C.</w:t>
      </w:r>
      <w:r w:rsidRPr="00754F23">
        <w:rPr>
          <w:rFonts w:ascii="Calibri" w:hAnsi="Calibri" w:cs="Calibri"/>
          <w:noProof/>
          <w:kern w:val="0"/>
          <w:lang w:val="en-GB"/>
        </w:rPr>
        <w:t xml:space="preserve"> 1986. New Species and records of Schizomus (Arachnida: Schizomida) from Mexico. </w:t>
      </w:r>
      <w:r w:rsidRPr="00754F23">
        <w:rPr>
          <w:rFonts w:ascii="Calibri" w:hAnsi="Calibri" w:cs="Calibri"/>
          <w:i/>
          <w:iCs/>
          <w:noProof/>
          <w:kern w:val="0"/>
          <w:lang w:val="en-GB"/>
        </w:rPr>
        <w:t>Texas Memorial Museum, Speleological Monographs</w:t>
      </w:r>
      <w:r w:rsidRPr="00754F23">
        <w:rPr>
          <w:rFonts w:ascii="Calibri" w:hAnsi="Calibri" w:cs="Calibri"/>
          <w:noProof/>
          <w:kern w:val="0"/>
          <w:lang w:val="en-GB"/>
        </w:rPr>
        <w:t xml:space="preserve"> </w:t>
      </w:r>
      <w:r w:rsidRPr="00754F23">
        <w:rPr>
          <w:rFonts w:ascii="Calibri" w:hAnsi="Calibri" w:cs="Calibri"/>
          <w:b/>
          <w:bCs/>
          <w:noProof/>
          <w:kern w:val="0"/>
          <w:lang w:val="en-GB"/>
        </w:rPr>
        <w:t>1</w:t>
      </w:r>
      <w:r w:rsidRPr="00754F23">
        <w:rPr>
          <w:rFonts w:ascii="Calibri" w:hAnsi="Calibri" w:cs="Calibri"/>
          <w:noProof/>
          <w:kern w:val="0"/>
          <w:lang w:val="en-GB"/>
        </w:rPr>
        <w:t>, 31–38.</w:t>
      </w:r>
    </w:p>
    <w:p w14:paraId="7E8AD09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eddell, J.R. &amp; Cokendolpher, J.C.</w:t>
      </w:r>
      <w:r w:rsidRPr="00754F23">
        <w:rPr>
          <w:rFonts w:ascii="Calibri" w:hAnsi="Calibri" w:cs="Calibri"/>
          <w:noProof/>
          <w:kern w:val="0"/>
          <w:lang w:val="en-GB"/>
        </w:rPr>
        <w:t xml:space="preserve"> 1991. Redescription of Schizomus crassicaudatus (Pickard-Cambridge) and diagnoses of Hubbardia (Cook), Stenochrus (Chamberlin), and Sotanostenochrus New genus: with description of a new species of Hubbardia from California (Arachnida: Schizomida: Hubbardiidae). </w:t>
      </w:r>
      <w:r w:rsidRPr="00754F23">
        <w:rPr>
          <w:rFonts w:ascii="Calibri" w:hAnsi="Calibri" w:cs="Calibri"/>
          <w:i/>
          <w:iCs/>
          <w:noProof/>
          <w:kern w:val="0"/>
          <w:lang w:val="en-GB"/>
        </w:rPr>
        <w:t>Pearce Sellards Series</w:t>
      </w:r>
      <w:r w:rsidRPr="00754F23">
        <w:rPr>
          <w:rFonts w:ascii="Calibri" w:hAnsi="Calibri" w:cs="Calibri"/>
          <w:noProof/>
          <w:kern w:val="0"/>
          <w:lang w:val="en-GB"/>
        </w:rPr>
        <w:t xml:space="preserve"> </w:t>
      </w:r>
      <w:r w:rsidRPr="00754F23">
        <w:rPr>
          <w:rFonts w:ascii="Calibri" w:hAnsi="Calibri" w:cs="Calibri"/>
          <w:b/>
          <w:bCs/>
          <w:noProof/>
          <w:kern w:val="0"/>
          <w:lang w:val="en-GB"/>
        </w:rPr>
        <w:t>47</w:t>
      </w:r>
      <w:r w:rsidRPr="00754F23">
        <w:rPr>
          <w:rFonts w:ascii="Calibri" w:hAnsi="Calibri" w:cs="Calibri"/>
          <w:noProof/>
          <w:kern w:val="0"/>
          <w:lang w:val="en-GB"/>
        </w:rPr>
        <w:t>, 1–24.</w:t>
      </w:r>
    </w:p>
    <w:p w14:paraId="2E7178F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émy, P.A.</w:t>
      </w:r>
      <w:r w:rsidRPr="00754F23">
        <w:rPr>
          <w:rFonts w:ascii="Calibri" w:hAnsi="Calibri" w:cs="Calibri"/>
          <w:noProof/>
          <w:kern w:val="0"/>
          <w:lang w:val="en-GB"/>
        </w:rPr>
        <w:t xml:space="preserve"> 1946. Description d’ un Tartaride nouveau d’ Indochine. </w:t>
      </w:r>
      <w:r w:rsidRPr="00754F23">
        <w:rPr>
          <w:rFonts w:ascii="Calibri" w:hAnsi="Calibri" w:cs="Calibri"/>
          <w:i/>
          <w:iCs/>
          <w:noProof/>
          <w:kern w:val="0"/>
          <w:lang w:val="en-GB"/>
        </w:rPr>
        <w:t>Bulletin de la Société Entomologique de France</w:t>
      </w:r>
      <w:r w:rsidRPr="00754F23">
        <w:rPr>
          <w:rFonts w:ascii="Calibri" w:hAnsi="Calibri" w:cs="Calibri"/>
          <w:noProof/>
          <w:kern w:val="0"/>
          <w:lang w:val="en-GB"/>
        </w:rPr>
        <w:t xml:space="preserve"> </w:t>
      </w:r>
      <w:r w:rsidRPr="00754F23">
        <w:rPr>
          <w:rFonts w:ascii="Calibri" w:hAnsi="Calibri" w:cs="Calibri"/>
          <w:b/>
          <w:bCs/>
          <w:noProof/>
          <w:kern w:val="0"/>
          <w:lang w:val="en-GB"/>
        </w:rPr>
        <w:t>51</w:t>
      </w:r>
      <w:r w:rsidRPr="00754F23">
        <w:rPr>
          <w:rFonts w:ascii="Calibri" w:hAnsi="Calibri" w:cs="Calibri"/>
          <w:noProof/>
          <w:kern w:val="0"/>
          <w:lang w:val="en-GB"/>
        </w:rPr>
        <w:t>(2), 19–21.</w:t>
      </w:r>
    </w:p>
    <w:p w14:paraId="523B620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émy, P.A.</w:t>
      </w:r>
      <w:r w:rsidRPr="00754F23">
        <w:rPr>
          <w:rFonts w:ascii="Calibri" w:hAnsi="Calibri" w:cs="Calibri"/>
          <w:noProof/>
          <w:kern w:val="0"/>
          <w:lang w:val="en-GB"/>
        </w:rPr>
        <w:t xml:space="preserve"> 1961. Sur l’écologie des schizomides (Arachn. Uropyges) de mes récoltes, avec description de trois schizomus nouveaux capturés par J. Van der Drift au Surinam. </w:t>
      </w:r>
      <w:r w:rsidRPr="00754F23">
        <w:rPr>
          <w:rFonts w:ascii="Calibri" w:hAnsi="Calibri" w:cs="Calibri"/>
          <w:i/>
          <w:iCs/>
          <w:noProof/>
          <w:kern w:val="0"/>
          <w:lang w:val="en-GB"/>
        </w:rPr>
        <w:t>Bulletin du Muséum National d’Histoire Naturelle</w:t>
      </w:r>
      <w:r w:rsidRPr="00754F23">
        <w:rPr>
          <w:rFonts w:ascii="Calibri" w:hAnsi="Calibri" w:cs="Calibri"/>
          <w:noProof/>
          <w:kern w:val="0"/>
          <w:lang w:val="en-GB"/>
        </w:rPr>
        <w:t xml:space="preserve"> </w:t>
      </w:r>
      <w:r w:rsidRPr="00754F23">
        <w:rPr>
          <w:rFonts w:ascii="Calibri" w:hAnsi="Calibri" w:cs="Calibri"/>
          <w:b/>
          <w:bCs/>
          <w:noProof/>
          <w:kern w:val="0"/>
          <w:lang w:val="en-GB"/>
        </w:rPr>
        <w:t>33</w:t>
      </w:r>
      <w:r w:rsidRPr="00754F23">
        <w:rPr>
          <w:rFonts w:ascii="Calibri" w:hAnsi="Calibri" w:cs="Calibri"/>
          <w:noProof/>
          <w:kern w:val="0"/>
          <w:lang w:val="en-GB"/>
        </w:rPr>
        <w:t>(5), 500–511.</w:t>
      </w:r>
    </w:p>
    <w:p w14:paraId="4B2D1B8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ewer, C.F.</w:t>
      </w:r>
      <w:r w:rsidRPr="00754F23">
        <w:rPr>
          <w:rFonts w:ascii="Calibri" w:hAnsi="Calibri" w:cs="Calibri"/>
          <w:noProof/>
          <w:kern w:val="0"/>
          <w:lang w:val="en-GB"/>
        </w:rPr>
        <w:t xml:space="preserve"> 1954. Über einige Solifugen und Pedipali der äthiopischen Region. </w:t>
      </w:r>
      <w:r w:rsidRPr="00754F23">
        <w:rPr>
          <w:rFonts w:ascii="Calibri" w:hAnsi="Calibri" w:cs="Calibri"/>
          <w:i/>
          <w:iCs/>
          <w:noProof/>
          <w:kern w:val="0"/>
          <w:lang w:val="en-GB"/>
        </w:rPr>
        <w:t>Annales du Musée Royal de l’Afrique Centrale</w:t>
      </w:r>
      <w:r w:rsidRPr="00754F23">
        <w:rPr>
          <w:rFonts w:ascii="Calibri" w:hAnsi="Calibri" w:cs="Calibri"/>
          <w:noProof/>
          <w:kern w:val="0"/>
          <w:lang w:val="en-GB"/>
        </w:rPr>
        <w:t xml:space="preserve"> </w:t>
      </w:r>
      <w:r w:rsidRPr="00754F23">
        <w:rPr>
          <w:rFonts w:ascii="Calibri" w:hAnsi="Calibri" w:cs="Calibri"/>
          <w:b/>
          <w:bCs/>
          <w:noProof/>
          <w:kern w:val="0"/>
          <w:lang w:val="en-GB"/>
        </w:rPr>
        <w:t>(Zool.) 4</w:t>
      </w:r>
      <w:r w:rsidRPr="00754F23">
        <w:rPr>
          <w:rFonts w:ascii="Calibri" w:hAnsi="Calibri" w:cs="Calibri"/>
          <w:noProof/>
          <w:kern w:val="0"/>
          <w:lang w:val="en-GB"/>
        </w:rPr>
        <w:t>(1), 261–268.</w:t>
      </w:r>
    </w:p>
    <w:p w14:paraId="1C87157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w:t>
      </w:r>
      <w:r w:rsidRPr="00754F23">
        <w:rPr>
          <w:rFonts w:ascii="Calibri" w:hAnsi="Calibri" w:cs="Calibri"/>
          <w:noProof/>
          <w:kern w:val="0"/>
          <w:lang w:val="en-GB"/>
        </w:rPr>
        <w:t xml:space="preserve"> 1971a. A New Trithyreus from a Desert Oasis in Southern California (Arachnida: Schizomida: Schizomidae). </w:t>
      </w:r>
      <w:r w:rsidRPr="00754F23">
        <w:rPr>
          <w:rFonts w:ascii="Calibri" w:hAnsi="Calibri" w:cs="Calibri"/>
          <w:i/>
          <w:iCs/>
          <w:noProof/>
          <w:kern w:val="0"/>
          <w:lang w:val="en-GB"/>
        </w:rPr>
        <w:t>Pan-Pacific Entomologist</w:t>
      </w:r>
      <w:r w:rsidRPr="00754F23">
        <w:rPr>
          <w:rFonts w:ascii="Calibri" w:hAnsi="Calibri" w:cs="Calibri"/>
          <w:noProof/>
          <w:kern w:val="0"/>
          <w:lang w:val="en-GB"/>
        </w:rPr>
        <w:t xml:space="preserve"> </w:t>
      </w:r>
      <w:r w:rsidRPr="00754F23">
        <w:rPr>
          <w:rFonts w:ascii="Calibri" w:hAnsi="Calibri" w:cs="Calibri"/>
          <w:b/>
          <w:bCs/>
          <w:noProof/>
          <w:kern w:val="0"/>
          <w:lang w:val="en-GB"/>
        </w:rPr>
        <w:t>47</w:t>
      </w:r>
      <w:r w:rsidRPr="00754F23">
        <w:rPr>
          <w:rFonts w:ascii="Calibri" w:hAnsi="Calibri" w:cs="Calibri"/>
          <w:noProof/>
          <w:kern w:val="0"/>
          <w:lang w:val="en-GB"/>
        </w:rPr>
        <w:t>(4), 304–309.</w:t>
      </w:r>
    </w:p>
    <w:p w14:paraId="054E576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w:t>
      </w:r>
      <w:r w:rsidRPr="00754F23">
        <w:rPr>
          <w:rFonts w:ascii="Calibri" w:hAnsi="Calibri" w:cs="Calibri"/>
          <w:noProof/>
          <w:kern w:val="0"/>
          <w:lang w:val="en-GB"/>
        </w:rPr>
        <w:t xml:space="preserve"> 1971b. Agastoschizomus lucifer, a new genus and species of cavernicole schizomid (Arachnida, Schizomida) from Mexico. </w:t>
      </w:r>
      <w:r w:rsidRPr="00754F23">
        <w:rPr>
          <w:rFonts w:ascii="Calibri" w:hAnsi="Calibri" w:cs="Calibri"/>
          <w:i/>
          <w:iCs/>
          <w:noProof/>
          <w:kern w:val="0"/>
          <w:lang w:val="en-GB"/>
        </w:rPr>
        <w:t>Bulletin of the Association for Mexican Cave Studies</w:t>
      </w:r>
      <w:r w:rsidRPr="00754F23">
        <w:rPr>
          <w:rFonts w:ascii="Calibri" w:hAnsi="Calibri" w:cs="Calibri"/>
          <w:noProof/>
          <w:kern w:val="0"/>
          <w:lang w:val="en-GB"/>
        </w:rPr>
        <w:t xml:space="preserve"> </w:t>
      </w:r>
      <w:r w:rsidRPr="00754F23">
        <w:rPr>
          <w:rFonts w:ascii="Calibri" w:hAnsi="Calibri" w:cs="Calibri"/>
          <w:b/>
          <w:bCs/>
          <w:noProof/>
          <w:kern w:val="0"/>
          <w:lang w:val="en-GB"/>
        </w:rPr>
        <w:t>4</w:t>
      </w:r>
      <w:r w:rsidRPr="00754F23">
        <w:rPr>
          <w:rFonts w:ascii="Calibri" w:hAnsi="Calibri" w:cs="Calibri"/>
          <w:noProof/>
          <w:kern w:val="0"/>
          <w:lang w:val="en-GB"/>
        </w:rPr>
        <w:t>, 13–17.</w:t>
      </w:r>
    </w:p>
    <w:p w14:paraId="297B217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w:t>
      </w:r>
      <w:r w:rsidRPr="00754F23">
        <w:rPr>
          <w:rFonts w:ascii="Calibri" w:hAnsi="Calibri" w:cs="Calibri"/>
          <w:noProof/>
          <w:kern w:val="0"/>
          <w:lang w:val="en-GB"/>
        </w:rPr>
        <w:t xml:space="preserve"> 1971c. New species of schizomids (Arachnida, Schizomida) from Mexican caves. </w:t>
      </w:r>
      <w:r w:rsidRPr="00754F23">
        <w:rPr>
          <w:rFonts w:ascii="Calibri" w:hAnsi="Calibri" w:cs="Calibri"/>
          <w:i/>
          <w:iCs/>
          <w:noProof/>
          <w:kern w:val="0"/>
          <w:lang w:val="en-GB"/>
        </w:rPr>
        <w:t>Association for Mexican Cave Studies</w:t>
      </w:r>
      <w:r w:rsidRPr="00754F23">
        <w:rPr>
          <w:rFonts w:ascii="Calibri" w:hAnsi="Calibri" w:cs="Calibri"/>
          <w:noProof/>
          <w:kern w:val="0"/>
          <w:lang w:val="en-GB"/>
        </w:rPr>
        <w:t xml:space="preserve"> </w:t>
      </w:r>
      <w:r w:rsidRPr="00754F23">
        <w:rPr>
          <w:rFonts w:ascii="Calibri" w:hAnsi="Calibri" w:cs="Calibri"/>
          <w:b/>
          <w:bCs/>
          <w:noProof/>
          <w:kern w:val="0"/>
          <w:lang w:val="en-GB"/>
        </w:rPr>
        <w:t>4</w:t>
      </w:r>
      <w:r w:rsidRPr="00754F23">
        <w:rPr>
          <w:rFonts w:ascii="Calibri" w:hAnsi="Calibri" w:cs="Calibri"/>
          <w:noProof/>
          <w:kern w:val="0"/>
          <w:lang w:val="en-GB"/>
        </w:rPr>
        <w:t>, 117–126.</w:t>
      </w:r>
    </w:p>
    <w:p w14:paraId="73BED9E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w:t>
      </w:r>
      <w:r w:rsidRPr="00754F23">
        <w:rPr>
          <w:rFonts w:ascii="Calibri" w:hAnsi="Calibri" w:cs="Calibri"/>
          <w:noProof/>
          <w:kern w:val="0"/>
          <w:lang w:val="en-GB"/>
        </w:rPr>
        <w:t xml:space="preserve"> 1972. A new species of Schizomida (Arachnida) from California. </w:t>
      </w:r>
      <w:r w:rsidRPr="00754F23">
        <w:rPr>
          <w:rFonts w:ascii="Calibri" w:hAnsi="Calibri" w:cs="Calibri"/>
          <w:i/>
          <w:iCs/>
          <w:noProof/>
          <w:kern w:val="0"/>
          <w:lang w:val="en-GB"/>
        </w:rPr>
        <w:t>Occasional Papers Museum of Texas Tech University</w:t>
      </w:r>
      <w:r w:rsidRPr="00754F23">
        <w:rPr>
          <w:rFonts w:ascii="Calibri" w:hAnsi="Calibri" w:cs="Calibri"/>
          <w:noProof/>
          <w:kern w:val="0"/>
          <w:lang w:val="en-GB"/>
        </w:rPr>
        <w:t xml:space="preserve"> </w:t>
      </w:r>
      <w:r w:rsidRPr="00754F23">
        <w:rPr>
          <w:rFonts w:ascii="Calibri" w:hAnsi="Calibri" w:cs="Calibri"/>
          <w:b/>
          <w:bCs/>
          <w:noProof/>
          <w:kern w:val="0"/>
          <w:lang w:val="en-GB"/>
        </w:rPr>
        <w:t>5</w:t>
      </w:r>
      <w:r w:rsidRPr="00754F23">
        <w:rPr>
          <w:rFonts w:ascii="Calibri" w:hAnsi="Calibri" w:cs="Calibri"/>
          <w:noProof/>
          <w:kern w:val="0"/>
          <w:lang w:val="en-GB"/>
        </w:rPr>
        <w:t>(b), 1–10.</w:t>
      </w:r>
    </w:p>
    <w:p w14:paraId="7BBA0AF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w:t>
      </w:r>
      <w:r w:rsidRPr="00754F23">
        <w:rPr>
          <w:rFonts w:ascii="Calibri" w:hAnsi="Calibri" w:cs="Calibri"/>
          <w:noProof/>
          <w:kern w:val="0"/>
          <w:lang w:val="en-GB"/>
        </w:rPr>
        <w:t xml:space="preserve"> 1973a. A new genus and several new species of Mexican schizomids </w:t>
      </w:r>
      <w:r w:rsidRPr="00754F23">
        <w:rPr>
          <w:rFonts w:ascii="Calibri" w:hAnsi="Calibri" w:cs="Calibri"/>
          <w:noProof/>
          <w:kern w:val="0"/>
          <w:lang w:val="en-GB"/>
        </w:rPr>
        <w:lastRenderedPageBreak/>
        <w:t xml:space="preserve">(Schizomida: Arachnida). </w:t>
      </w:r>
      <w:r w:rsidRPr="00754F23">
        <w:rPr>
          <w:rFonts w:ascii="Calibri" w:hAnsi="Calibri" w:cs="Calibri"/>
          <w:i/>
          <w:iCs/>
          <w:noProof/>
          <w:kern w:val="0"/>
          <w:lang w:val="en-GB"/>
        </w:rPr>
        <w:t>Occasional Papers Museum of Texas Tech University</w:t>
      </w:r>
      <w:r w:rsidRPr="00754F23">
        <w:rPr>
          <w:rFonts w:ascii="Calibri" w:hAnsi="Calibri" w:cs="Calibri"/>
          <w:noProof/>
          <w:kern w:val="0"/>
          <w:lang w:val="en-GB"/>
        </w:rPr>
        <w:t xml:space="preserve"> </w:t>
      </w:r>
      <w:r w:rsidRPr="00754F23">
        <w:rPr>
          <w:rFonts w:ascii="Calibri" w:hAnsi="Calibri" w:cs="Calibri"/>
          <w:b/>
          <w:bCs/>
          <w:noProof/>
          <w:kern w:val="0"/>
          <w:lang w:val="en-GB"/>
        </w:rPr>
        <w:t>11</w:t>
      </w:r>
      <w:r w:rsidRPr="00754F23">
        <w:rPr>
          <w:rFonts w:ascii="Calibri" w:hAnsi="Calibri" w:cs="Calibri"/>
          <w:noProof/>
          <w:kern w:val="0"/>
          <w:lang w:val="en-GB"/>
        </w:rPr>
        <w:t>(1), 1–24.</w:t>
      </w:r>
    </w:p>
    <w:p w14:paraId="2B43B1C6"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w:t>
      </w:r>
      <w:r w:rsidRPr="00754F23">
        <w:rPr>
          <w:rFonts w:ascii="Calibri" w:hAnsi="Calibri" w:cs="Calibri"/>
          <w:noProof/>
          <w:kern w:val="0"/>
          <w:lang w:val="en-GB"/>
        </w:rPr>
        <w:t xml:space="preserve"> 1973b. Three new Schizomida of the genus Schizomus from Mexican caves (Arachnida). </w:t>
      </w:r>
      <w:r w:rsidRPr="00754F23">
        <w:rPr>
          <w:rFonts w:ascii="Calibri" w:hAnsi="Calibri" w:cs="Calibri"/>
          <w:i/>
          <w:iCs/>
          <w:noProof/>
          <w:kern w:val="0"/>
          <w:lang w:val="en-GB"/>
        </w:rPr>
        <w:t>Association for Mexican Cave Studies</w:t>
      </w:r>
      <w:r w:rsidRPr="00754F23">
        <w:rPr>
          <w:rFonts w:ascii="Calibri" w:hAnsi="Calibri" w:cs="Calibri"/>
          <w:noProof/>
          <w:kern w:val="0"/>
          <w:lang w:val="en-GB"/>
        </w:rPr>
        <w:t xml:space="preserve"> </w:t>
      </w:r>
      <w:r w:rsidRPr="00754F23">
        <w:rPr>
          <w:rFonts w:ascii="Calibri" w:hAnsi="Calibri" w:cs="Calibri"/>
          <w:b/>
          <w:bCs/>
          <w:noProof/>
          <w:kern w:val="0"/>
          <w:lang w:val="en-GB"/>
        </w:rPr>
        <w:t>5</w:t>
      </w:r>
      <w:r w:rsidRPr="00754F23">
        <w:rPr>
          <w:rFonts w:ascii="Calibri" w:hAnsi="Calibri" w:cs="Calibri"/>
          <w:noProof/>
          <w:kern w:val="0"/>
          <w:lang w:val="en-GB"/>
        </w:rPr>
        <w:t>, 135–140.</w:t>
      </w:r>
    </w:p>
    <w:p w14:paraId="5F07BF2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w:t>
      </w:r>
      <w:r w:rsidRPr="00754F23">
        <w:rPr>
          <w:rFonts w:ascii="Calibri" w:hAnsi="Calibri" w:cs="Calibri"/>
          <w:noProof/>
          <w:kern w:val="0"/>
          <w:lang w:val="en-GB"/>
        </w:rPr>
        <w:t xml:space="preserve"> 1975. </w:t>
      </w:r>
      <w:r w:rsidRPr="00754F23">
        <w:rPr>
          <w:rFonts w:ascii="Calibri" w:hAnsi="Calibri" w:cs="Calibri"/>
          <w:i/>
          <w:iCs/>
          <w:noProof/>
          <w:kern w:val="0"/>
          <w:lang w:val="en-GB"/>
        </w:rPr>
        <w:t>Classification, phylogeny and zoogeography of the American arachnids of the order Schizomida</w:t>
      </w:r>
      <w:r w:rsidRPr="00754F23">
        <w:rPr>
          <w:rFonts w:ascii="Calibri" w:hAnsi="Calibri" w:cs="Calibri"/>
          <w:noProof/>
          <w:kern w:val="0"/>
          <w:lang w:val="en-GB"/>
        </w:rPr>
        <w:t>. 415p.</w:t>
      </w:r>
    </w:p>
    <w:p w14:paraId="473C831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 &amp; Reddell, J.R.</w:t>
      </w:r>
      <w:r w:rsidRPr="00754F23">
        <w:rPr>
          <w:rFonts w:ascii="Calibri" w:hAnsi="Calibri" w:cs="Calibri"/>
          <w:noProof/>
          <w:kern w:val="0"/>
          <w:lang w:val="en-GB"/>
        </w:rPr>
        <w:t xml:space="preserve"> 1979a. The order Schizomida (Arachnida) in the New World. I. Protoschizomidae and Dumitrescoae group (Schizomidae: Schizomus).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6</w:t>
      </w:r>
      <w:r w:rsidRPr="00754F23">
        <w:rPr>
          <w:rFonts w:ascii="Calibri" w:hAnsi="Calibri" w:cs="Calibri"/>
          <w:noProof/>
          <w:kern w:val="0"/>
          <w:lang w:val="en-GB"/>
        </w:rPr>
        <w:t>, 161–196.</w:t>
      </w:r>
    </w:p>
    <w:p w14:paraId="777F1B3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 &amp; Reddell, J.R.</w:t>
      </w:r>
      <w:r w:rsidRPr="00754F23">
        <w:rPr>
          <w:rFonts w:ascii="Calibri" w:hAnsi="Calibri" w:cs="Calibri"/>
          <w:noProof/>
          <w:kern w:val="0"/>
          <w:lang w:val="en-GB"/>
        </w:rPr>
        <w:t xml:space="preserve"> 1979b. The Order Schizomida (Arachnida) in the New World II. Simonis and Brasiliensis Groups.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7</w:t>
      </w:r>
      <w:r w:rsidRPr="00754F23">
        <w:rPr>
          <w:rFonts w:ascii="Calibri" w:hAnsi="Calibri" w:cs="Calibri"/>
          <w:noProof/>
          <w:kern w:val="0"/>
          <w:lang w:val="en-GB"/>
        </w:rPr>
        <w:t>, 89–119.</w:t>
      </w:r>
    </w:p>
    <w:p w14:paraId="62432C5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 &amp; Reddell, J.R.</w:t>
      </w:r>
      <w:r w:rsidRPr="00754F23">
        <w:rPr>
          <w:rFonts w:ascii="Calibri" w:hAnsi="Calibri" w:cs="Calibri"/>
          <w:noProof/>
          <w:kern w:val="0"/>
          <w:lang w:val="en-GB"/>
        </w:rPr>
        <w:t xml:space="preserve"> 1980. The order Schizomida (Arachnida) in the New World. III. Mexicanus and pecki groups (Schizomidae: Schizomus).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8</w:t>
      </w:r>
      <w:r w:rsidRPr="00754F23">
        <w:rPr>
          <w:rFonts w:ascii="Calibri" w:hAnsi="Calibri" w:cs="Calibri"/>
          <w:noProof/>
          <w:kern w:val="0"/>
          <w:lang w:val="en-GB"/>
        </w:rPr>
        <w:t>(1), 1–34.</w:t>
      </w:r>
    </w:p>
    <w:p w14:paraId="46083A0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owland, J.M. &amp; Reddell, J.R.</w:t>
      </w:r>
      <w:r w:rsidRPr="00754F23">
        <w:rPr>
          <w:rFonts w:ascii="Calibri" w:hAnsi="Calibri" w:cs="Calibri"/>
          <w:noProof/>
          <w:kern w:val="0"/>
          <w:lang w:val="en-GB"/>
        </w:rPr>
        <w:t xml:space="preserve"> 1981. The Order Schizomida in the New World IV. Goodnightorum and Briggsi Groups and unplaced Species (Schizomidae: Schizomus).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9</w:t>
      </w:r>
      <w:r w:rsidRPr="00754F23">
        <w:rPr>
          <w:rFonts w:ascii="Calibri" w:hAnsi="Calibri" w:cs="Calibri"/>
          <w:noProof/>
          <w:kern w:val="0"/>
          <w:lang w:val="en-GB"/>
        </w:rPr>
        <w:t>, 19–46.</w:t>
      </w:r>
    </w:p>
    <w:p w14:paraId="44A607A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uiz, G.R.S. &amp; Valente, R.M.</w:t>
      </w:r>
      <w:r w:rsidRPr="00754F23">
        <w:rPr>
          <w:rFonts w:ascii="Calibri" w:hAnsi="Calibri" w:cs="Calibri"/>
          <w:noProof/>
          <w:kern w:val="0"/>
          <w:lang w:val="en-GB"/>
        </w:rPr>
        <w:t xml:space="preserve"> 2017. The first schizomid from a dry forest in South America (Arachnida: Schizomida).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4311</w:t>
      </w:r>
      <w:r w:rsidRPr="00754F23">
        <w:rPr>
          <w:rFonts w:ascii="Calibri" w:hAnsi="Calibri" w:cs="Calibri"/>
          <w:noProof/>
          <w:kern w:val="0"/>
          <w:lang w:val="en-GB"/>
        </w:rPr>
        <w:t>(1), 81–95.</w:t>
      </w:r>
    </w:p>
    <w:p w14:paraId="307FD8CC"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uiz, G.R.S. &amp; Valente, R.M.</w:t>
      </w:r>
      <w:r w:rsidRPr="00754F23">
        <w:rPr>
          <w:rFonts w:ascii="Calibri" w:hAnsi="Calibri" w:cs="Calibri"/>
          <w:noProof/>
          <w:kern w:val="0"/>
          <w:lang w:val="en-GB"/>
        </w:rPr>
        <w:t xml:space="preserve"> 2019. Description of a new species of Surazomus (Arachnida: Schizomida), with comments on homology of male flagellum and mating march anchorage in the genus. </w:t>
      </w:r>
      <w:r w:rsidRPr="00754F23">
        <w:rPr>
          <w:rFonts w:ascii="Calibri" w:hAnsi="Calibri" w:cs="Calibri"/>
          <w:i/>
          <w:iCs/>
          <w:noProof/>
          <w:kern w:val="0"/>
          <w:lang w:val="en-GB"/>
        </w:rPr>
        <w:t>PLoS ONE</w:t>
      </w:r>
      <w:r w:rsidRPr="00754F23">
        <w:rPr>
          <w:rFonts w:ascii="Calibri" w:hAnsi="Calibri" w:cs="Calibri"/>
          <w:noProof/>
          <w:kern w:val="0"/>
          <w:lang w:val="en-GB"/>
        </w:rPr>
        <w:t xml:space="preserve"> </w:t>
      </w:r>
      <w:r w:rsidRPr="00754F23">
        <w:rPr>
          <w:rFonts w:ascii="Calibri" w:hAnsi="Calibri" w:cs="Calibri"/>
          <w:b/>
          <w:bCs/>
          <w:noProof/>
          <w:kern w:val="0"/>
          <w:lang w:val="en-GB"/>
        </w:rPr>
        <w:t>14</w:t>
      </w:r>
      <w:r w:rsidRPr="00754F23">
        <w:rPr>
          <w:rFonts w:ascii="Calibri" w:hAnsi="Calibri" w:cs="Calibri"/>
          <w:noProof/>
          <w:kern w:val="0"/>
          <w:lang w:val="en-GB"/>
        </w:rPr>
        <w:t>(3), 1–18.</w:t>
      </w:r>
    </w:p>
    <w:p w14:paraId="33ACE91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Ruiz, G.R.S. &amp; Valente, R.M.</w:t>
      </w:r>
      <w:r w:rsidRPr="00754F23">
        <w:rPr>
          <w:rFonts w:ascii="Calibri" w:hAnsi="Calibri" w:cs="Calibri"/>
          <w:noProof/>
          <w:kern w:val="0"/>
          <w:lang w:val="en-GB"/>
        </w:rPr>
        <w:t xml:space="preserve"> 2023. </w:t>
      </w:r>
      <w:r w:rsidRPr="00754F23">
        <w:rPr>
          <w:rFonts w:ascii="Calibri" w:hAnsi="Calibri" w:cs="Calibri"/>
          <w:i/>
          <w:iCs/>
          <w:noProof/>
          <w:kern w:val="0"/>
          <w:lang w:val="en-GB"/>
        </w:rPr>
        <w:t>First description of the male genitalia in a short-tailed whipscorpion (Arachnida: Schizomida), description of the female, and comments on pygidial glands and cuticular ultrastructure of Surazomus algodoal Ruiz &amp; Valente, 2017</w:t>
      </w:r>
      <w:r w:rsidRPr="00754F23">
        <w:rPr>
          <w:rFonts w:ascii="Calibri" w:hAnsi="Calibri" w:cs="Calibri"/>
          <w:noProof/>
          <w:kern w:val="0"/>
          <w:lang w:val="en-GB"/>
        </w:rPr>
        <w:t>, e0289370p.</w:t>
      </w:r>
    </w:p>
    <w:p w14:paraId="0B780A0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alvatierra, L.</w:t>
      </w:r>
      <w:r w:rsidRPr="00754F23">
        <w:rPr>
          <w:rFonts w:ascii="Calibri" w:hAnsi="Calibri" w:cs="Calibri"/>
          <w:noProof/>
          <w:kern w:val="0"/>
          <w:lang w:val="en-GB"/>
        </w:rPr>
        <w:t xml:space="preserve"> 2018. A new species of Surazomus Reddell and Cokendolpher, 1995 (Arachnida: Schizomida) from Rondônia, Brazil. </w:t>
      </w:r>
      <w:r w:rsidRPr="00754F23">
        <w:rPr>
          <w:rFonts w:ascii="Calibri" w:hAnsi="Calibri" w:cs="Calibri"/>
          <w:i/>
          <w:iCs/>
          <w:noProof/>
          <w:kern w:val="0"/>
          <w:lang w:val="en-GB"/>
        </w:rPr>
        <w:t>Turkish Journal of Zoology</w:t>
      </w:r>
      <w:r w:rsidRPr="00754F23">
        <w:rPr>
          <w:rFonts w:ascii="Calibri" w:hAnsi="Calibri" w:cs="Calibri"/>
          <w:noProof/>
          <w:kern w:val="0"/>
          <w:lang w:val="en-GB"/>
        </w:rPr>
        <w:t xml:space="preserve"> </w:t>
      </w:r>
      <w:r w:rsidRPr="00754F23">
        <w:rPr>
          <w:rFonts w:ascii="Calibri" w:hAnsi="Calibri" w:cs="Calibri"/>
          <w:b/>
          <w:bCs/>
          <w:noProof/>
          <w:kern w:val="0"/>
          <w:lang w:val="en-GB"/>
        </w:rPr>
        <w:t>42</w:t>
      </w:r>
      <w:r w:rsidRPr="00754F23">
        <w:rPr>
          <w:rFonts w:ascii="Calibri" w:hAnsi="Calibri" w:cs="Calibri"/>
          <w:noProof/>
          <w:kern w:val="0"/>
          <w:lang w:val="en-GB"/>
        </w:rPr>
        <w:t>(1), 107–112.</w:t>
      </w:r>
    </w:p>
    <w:p w14:paraId="17257820"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antos, A.J. &amp; Pinto-da-Rocha, R.</w:t>
      </w:r>
      <w:r w:rsidRPr="00754F23">
        <w:rPr>
          <w:rFonts w:ascii="Calibri" w:hAnsi="Calibri" w:cs="Calibri"/>
          <w:noProof/>
          <w:kern w:val="0"/>
          <w:lang w:val="en-GB"/>
        </w:rPr>
        <w:t xml:space="preserve"> 2009. A new micro-whip scorpion species from brazilian amazonia (arachnida, schizomida, hubbardiidae), with the description of a new synapomorphy for uropygi.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37</w:t>
      </w:r>
      <w:r w:rsidRPr="00754F23">
        <w:rPr>
          <w:rFonts w:ascii="Calibri" w:hAnsi="Calibri" w:cs="Calibri"/>
          <w:noProof/>
          <w:kern w:val="0"/>
          <w:lang w:val="en-GB"/>
        </w:rPr>
        <w:t>(1), 39–44.</w:t>
      </w:r>
    </w:p>
    <w:p w14:paraId="137E255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antos, A.J., Dias, S.C., Brescovit, A.D. &amp; Santos, P.P.</w:t>
      </w:r>
      <w:r w:rsidRPr="00754F23">
        <w:rPr>
          <w:rFonts w:ascii="Calibri" w:hAnsi="Calibri" w:cs="Calibri"/>
          <w:noProof/>
          <w:kern w:val="0"/>
          <w:lang w:val="en-GB"/>
        </w:rPr>
        <w:t xml:space="preserve"> 2008. The arachnid order Schizomida in the Brazilian Atlantic Forest: a new species of Rowlandius and new records of Stenochrus portoricensis (Schizomida: Hubbardiidae).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1850</w:t>
      </w:r>
      <w:r w:rsidRPr="00754F23">
        <w:rPr>
          <w:rFonts w:ascii="Calibri" w:hAnsi="Calibri" w:cs="Calibri"/>
          <w:noProof/>
          <w:kern w:val="0"/>
          <w:lang w:val="en-GB"/>
        </w:rPr>
        <w:t>, 53–60.</w:t>
      </w:r>
    </w:p>
    <w:p w14:paraId="696B398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antos, A.J., Ferreira, R.L. &amp; Buzatto, B.A.</w:t>
      </w:r>
      <w:r w:rsidRPr="00754F23">
        <w:rPr>
          <w:rFonts w:ascii="Calibri" w:hAnsi="Calibri" w:cs="Calibri"/>
          <w:noProof/>
          <w:kern w:val="0"/>
          <w:lang w:val="en-GB"/>
        </w:rPr>
        <w:t xml:space="preserve"> 2013. Two New Cave-Dwelling Species of the Short-Tailed Whipscorpion Genus Rowlandius (Arachnida: Schizomida: Hubbardiidae) from Northeastern Brazil, with Comments on Male Dimorphism. </w:t>
      </w:r>
      <w:r w:rsidRPr="00754F23">
        <w:rPr>
          <w:rFonts w:ascii="Calibri" w:hAnsi="Calibri" w:cs="Calibri"/>
          <w:i/>
          <w:iCs/>
          <w:noProof/>
          <w:kern w:val="0"/>
          <w:lang w:val="en-GB"/>
        </w:rPr>
        <w:t>PLoS ONE</w:t>
      </w:r>
      <w:r w:rsidRPr="00754F23">
        <w:rPr>
          <w:rFonts w:ascii="Calibri" w:hAnsi="Calibri" w:cs="Calibri"/>
          <w:noProof/>
          <w:kern w:val="0"/>
          <w:lang w:val="en-GB"/>
        </w:rPr>
        <w:t xml:space="preserve"> </w:t>
      </w:r>
      <w:r w:rsidRPr="00754F23">
        <w:rPr>
          <w:rFonts w:ascii="Calibri" w:hAnsi="Calibri" w:cs="Calibri"/>
          <w:b/>
          <w:bCs/>
          <w:noProof/>
          <w:kern w:val="0"/>
          <w:lang w:val="en-GB"/>
        </w:rPr>
        <w:t>8</w:t>
      </w:r>
      <w:r w:rsidRPr="00754F23">
        <w:rPr>
          <w:rFonts w:ascii="Calibri" w:hAnsi="Calibri" w:cs="Calibri"/>
          <w:noProof/>
          <w:kern w:val="0"/>
          <w:lang w:val="en-GB"/>
        </w:rPr>
        <w:t>(5), 1–12.</w:t>
      </w:r>
    </w:p>
    <w:p w14:paraId="518B798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egovia-Paccini, A., Ahumada, D. &amp; Moreno-González, J.A.</w:t>
      </w:r>
      <w:r w:rsidRPr="00754F23">
        <w:rPr>
          <w:rFonts w:ascii="Calibri" w:hAnsi="Calibri" w:cs="Calibri"/>
          <w:noProof/>
          <w:kern w:val="0"/>
          <w:lang w:val="en-GB"/>
        </w:rPr>
        <w:t xml:space="preserve"> 2018. A new remarkable short-tailed whip-scorpion species of Piaroa (Arachnida, Schizomida, Hubbardiidae) from the Colombian Caribbean region. </w:t>
      </w:r>
      <w:r w:rsidRPr="00754F23">
        <w:rPr>
          <w:rFonts w:ascii="Calibri" w:hAnsi="Calibri" w:cs="Calibri"/>
          <w:i/>
          <w:iCs/>
          <w:noProof/>
          <w:kern w:val="0"/>
          <w:lang w:val="en-GB"/>
        </w:rPr>
        <w:t>Zootaxa</w:t>
      </w:r>
      <w:r w:rsidRPr="00754F23">
        <w:rPr>
          <w:rFonts w:ascii="Calibri" w:hAnsi="Calibri" w:cs="Calibri"/>
          <w:noProof/>
          <w:kern w:val="0"/>
          <w:lang w:val="en-GB"/>
        </w:rPr>
        <w:t xml:space="preserve"> </w:t>
      </w:r>
      <w:r w:rsidRPr="00754F23">
        <w:rPr>
          <w:rFonts w:ascii="Calibri" w:hAnsi="Calibri" w:cs="Calibri"/>
          <w:b/>
          <w:bCs/>
          <w:noProof/>
          <w:kern w:val="0"/>
          <w:lang w:val="en-GB"/>
        </w:rPr>
        <w:t>4500</w:t>
      </w:r>
      <w:r w:rsidRPr="00754F23">
        <w:rPr>
          <w:rFonts w:ascii="Calibri" w:hAnsi="Calibri" w:cs="Calibri"/>
          <w:noProof/>
          <w:kern w:val="0"/>
          <w:lang w:val="en-GB"/>
        </w:rPr>
        <w:t>(1), 91–103.</w:t>
      </w:r>
    </w:p>
    <w:p w14:paraId="6EC185A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ekiguchi, K. &amp; Yamasaki, T.</w:t>
      </w:r>
      <w:r w:rsidRPr="00754F23">
        <w:rPr>
          <w:rFonts w:ascii="Calibri" w:hAnsi="Calibri" w:cs="Calibri"/>
          <w:noProof/>
          <w:kern w:val="0"/>
          <w:lang w:val="en-GB"/>
        </w:rPr>
        <w:t xml:space="preserve"> 1972. A Redescription of " Trithyreus sawadai " ( Uropygi : Schizomidae ) from the Bonin Islands. </w:t>
      </w:r>
      <w:r w:rsidRPr="00754F23">
        <w:rPr>
          <w:rFonts w:ascii="Calibri" w:hAnsi="Calibri" w:cs="Calibri"/>
          <w:i/>
          <w:iCs/>
          <w:noProof/>
          <w:kern w:val="0"/>
          <w:lang w:val="en-GB"/>
        </w:rPr>
        <w:t>Acta Arachnologica</w:t>
      </w:r>
      <w:r w:rsidRPr="00754F23">
        <w:rPr>
          <w:rFonts w:ascii="Calibri" w:hAnsi="Calibri" w:cs="Calibri"/>
          <w:noProof/>
          <w:kern w:val="0"/>
          <w:lang w:val="en-GB"/>
        </w:rPr>
        <w:t xml:space="preserve"> </w:t>
      </w:r>
      <w:r w:rsidRPr="00754F23">
        <w:rPr>
          <w:rFonts w:ascii="Calibri" w:hAnsi="Calibri" w:cs="Calibri"/>
          <w:b/>
          <w:bCs/>
          <w:noProof/>
          <w:kern w:val="0"/>
          <w:lang w:val="en-GB"/>
        </w:rPr>
        <w:t>24</w:t>
      </w:r>
      <w:r w:rsidRPr="00754F23">
        <w:rPr>
          <w:rFonts w:ascii="Calibri" w:hAnsi="Calibri" w:cs="Calibri"/>
          <w:noProof/>
          <w:kern w:val="0"/>
          <w:lang w:val="en-GB"/>
        </w:rPr>
        <w:t>(2), 73–81.</w:t>
      </w:r>
    </w:p>
    <w:p w14:paraId="11307909"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himojana, M.</w:t>
      </w:r>
      <w:r w:rsidRPr="00754F23">
        <w:rPr>
          <w:rFonts w:ascii="Calibri" w:hAnsi="Calibri" w:cs="Calibri"/>
          <w:noProof/>
          <w:kern w:val="0"/>
          <w:lang w:val="en-GB"/>
        </w:rPr>
        <w:t xml:space="preserve"> 1981. A new Species of the Genus Trithyreus (Schizomida , Schizomidae ) From the Daitô-Islands, Okinawa Prefecture, Japan. </w:t>
      </w:r>
      <w:r w:rsidRPr="00754F23">
        <w:rPr>
          <w:rFonts w:ascii="Calibri" w:hAnsi="Calibri" w:cs="Calibri"/>
          <w:i/>
          <w:iCs/>
          <w:noProof/>
          <w:kern w:val="0"/>
          <w:lang w:val="en-GB"/>
        </w:rPr>
        <w:t>Acta Arachnologica</w:t>
      </w:r>
      <w:r w:rsidRPr="00754F23">
        <w:rPr>
          <w:rFonts w:ascii="Calibri" w:hAnsi="Calibri" w:cs="Calibri"/>
          <w:noProof/>
          <w:kern w:val="0"/>
          <w:lang w:val="en-GB"/>
        </w:rPr>
        <w:t xml:space="preserve"> </w:t>
      </w:r>
      <w:r w:rsidRPr="00754F23">
        <w:rPr>
          <w:rFonts w:ascii="Calibri" w:hAnsi="Calibri" w:cs="Calibri"/>
          <w:b/>
          <w:bCs/>
          <w:noProof/>
          <w:kern w:val="0"/>
          <w:lang w:val="en-GB"/>
        </w:rPr>
        <w:t>30</w:t>
      </w:r>
      <w:r w:rsidRPr="00754F23">
        <w:rPr>
          <w:rFonts w:ascii="Calibri" w:hAnsi="Calibri" w:cs="Calibri"/>
          <w:noProof/>
          <w:kern w:val="0"/>
          <w:lang w:val="en-GB"/>
        </w:rPr>
        <w:t>(1), 33–40.</w:t>
      </w:r>
    </w:p>
    <w:p w14:paraId="0BA0186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Sissom, W.D.</w:t>
      </w:r>
      <w:r w:rsidRPr="00754F23">
        <w:rPr>
          <w:rFonts w:ascii="Calibri" w:hAnsi="Calibri" w:cs="Calibri"/>
          <w:noProof/>
          <w:kern w:val="0"/>
          <w:lang w:val="en-GB"/>
        </w:rPr>
        <w:t xml:space="preserve"> 1980. The Eyed Schizomids , with a Description of a New Species from Sumatra ( Schizomida : Schizomidae ). </w:t>
      </w:r>
      <w:r w:rsidRPr="00754F23">
        <w:rPr>
          <w:rFonts w:ascii="Calibri" w:hAnsi="Calibri" w:cs="Calibri"/>
          <w:i/>
          <w:iCs/>
          <w:noProof/>
          <w:kern w:val="0"/>
          <w:lang w:val="en-GB"/>
        </w:rPr>
        <w:t>Journal of Arachnology</w:t>
      </w:r>
      <w:r w:rsidRPr="00754F23">
        <w:rPr>
          <w:rFonts w:ascii="Calibri" w:hAnsi="Calibri" w:cs="Calibri"/>
          <w:noProof/>
          <w:kern w:val="0"/>
          <w:lang w:val="en-GB"/>
        </w:rPr>
        <w:t xml:space="preserve"> </w:t>
      </w:r>
      <w:r w:rsidRPr="00754F23">
        <w:rPr>
          <w:rFonts w:ascii="Calibri" w:hAnsi="Calibri" w:cs="Calibri"/>
          <w:b/>
          <w:bCs/>
          <w:noProof/>
          <w:kern w:val="0"/>
          <w:lang w:val="en-GB"/>
        </w:rPr>
        <w:t>8</w:t>
      </w:r>
      <w:r w:rsidRPr="00754F23">
        <w:rPr>
          <w:rFonts w:ascii="Calibri" w:hAnsi="Calibri" w:cs="Calibri"/>
          <w:noProof/>
          <w:kern w:val="0"/>
          <w:lang w:val="en-GB"/>
        </w:rPr>
        <w:t>(2), 187–192.</w:t>
      </w:r>
    </w:p>
    <w:p w14:paraId="17D3E70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lastRenderedPageBreak/>
        <w:t>Teruel, R.</w:t>
      </w:r>
      <w:r w:rsidRPr="00754F23">
        <w:rPr>
          <w:rFonts w:ascii="Calibri" w:hAnsi="Calibri" w:cs="Calibri"/>
          <w:noProof/>
          <w:kern w:val="0"/>
          <w:lang w:val="en-GB"/>
        </w:rPr>
        <w:t xml:space="preserve"> 2003. Adiciones a la fauna cubana de esquizómidos, con la descripción de un nuevo género y nueve especies nuevas de Hubbardiidae (Arachnida: Schizomid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7</w:t>
      </w:r>
      <w:r w:rsidRPr="00754F23">
        <w:rPr>
          <w:rFonts w:ascii="Calibri" w:hAnsi="Calibri" w:cs="Calibri"/>
          <w:noProof/>
          <w:kern w:val="0"/>
          <w:lang w:val="en-GB"/>
        </w:rPr>
        <w:t>(30), 39–69.</w:t>
      </w:r>
    </w:p>
    <w:p w14:paraId="3751D9D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04. NUEVAS ADICIONES A LA FAUNA DE ESQUIZÓMIDOS DE CUBA ORIENTAL, CON LA DESCRIPCIÓN DE CUATRO NUEVAS ESPECIES (SCHIZOMIDA: HUBBARDIIDAE).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9</w:t>
      </w:r>
      <w:r w:rsidRPr="00754F23">
        <w:rPr>
          <w:rFonts w:ascii="Calibri" w:hAnsi="Calibri" w:cs="Calibri"/>
          <w:noProof/>
          <w:kern w:val="0"/>
          <w:lang w:val="en-GB"/>
        </w:rPr>
        <w:t>, 31–42.</w:t>
      </w:r>
    </w:p>
    <w:p w14:paraId="5A1E199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07. Esquizómidos Troglomorfos De Cuba, Con Las Descripciones De Dos Géneros Y Una Especie Nuevos (Schizomida: Hubbardiidae: Hubbardiinae). </w:t>
      </w:r>
      <w:r w:rsidRPr="00754F23">
        <w:rPr>
          <w:rFonts w:ascii="Calibri" w:hAnsi="Calibri" w:cs="Calibri"/>
          <w:i/>
          <w:iCs/>
          <w:noProof/>
          <w:kern w:val="0"/>
          <w:lang w:val="en-GB"/>
        </w:rPr>
        <w:t>Boletín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0</w:t>
      </w:r>
      <w:r w:rsidRPr="00754F23">
        <w:rPr>
          <w:rFonts w:ascii="Calibri" w:hAnsi="Calibri" w:cs="Calibri"/>
          <w:noProof/>
          <w:kern w:val="0"/>
          <w:lang w:val="en-GB"/>
        </w:rPr>
        <w:t>, 39–53.</w:t>
      </w:r>
    </w:p>
    <w:p w14:paraId="4FC7A611"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12. Un nuevo Rowlandius Reddel &amp; Cokendolpher 1995 del Macizo de Guamahuaya, Cuba Central (Schizomida, Hubbariidae). </w:t>
      </w:r>
      <w:r w:rsidRPr="00754F23">
        <w:rPr>
          <w:rFonts w:ascii="Calibri" w:hAnsi="Calibri" w:cs="Calibri"/>
          <w:i/>
          <w:iCs/>
          <w:noProof/>
          <w:kern w:val="0"/>
          <w:lang w:val="en-GB"/>
        </w:rPr>
        <w:t>Revista Iberica de Aracnologia</w:t>
      </w:r>
      <w:r w:rsidRPr="00754F23">
        <w:rPr>
          <w:rFonts w:ascii="Calibri" w:hAnsi="Calibri" w:cs="Calibri"/>
          <w:noProof/>
          <w:kern w:val="0"/>
          <w:lang w:val="en-GB"/>
        </w:rPr>
        <w:t xml:space="preserve"> </w:t>
      </w:r>
      <w:r w:rsidRPr="00754F23">
        <w:rPr>
          <w:rFonts w:ascii="Calibri" w:hAnsi="Calibri" w:cs="Calibri"/>
          <w:b/>
          <w:bCs/>
          <w:noProof/>
          <w:kern w:val="0"/>
          <w:lang w:val="en-GB"/>
        </w:rPr>
        <w:t>21</w:t>
      </w:r>
      <w:r w:rsidRPr="00754F23">
        <w:rPr>
          <w:rFonts w:ascii="Calibri" w:hAnsi="Calibri" w:cs="Calibri"/>
          <w:noProof/>
          <w:kern w:val="0"/>
          <w:lang w:val="en-GB"/>
        </w:rPr>
        <w:t>, 61–64.</w:t>
      </w:r>
    </w:p>
    <w:p w14:paraId="393AC49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13. Un nuevo Antillostenochrus Armas &amp; Teruel 2002 de Cuba Centro-Oriental (Schizomida: Hubbardiidae).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22</w:t>
      </w:r>
      <w:r w:rsidRPr="00754F23">
        <w:rPr>
          <w:rFonts w:ascii="Calibri" w:hAnsi="Calibri" w:cs="Calibri"/>
          <w:noProof/>
          <w:kern w:val="0"/>
          <w:lang w:val="en-GB"/>
        </w:rPr>
        <w:t>(2012), 61–65.</w:t>
      </w:r>
    </w:p>
    <w:p w14:paraId="1E94128C"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15. Una Especie Nueva De Antillostenochrus Armas &amp; Teruel 2002 (Schizomida: Hubbardiidae), del extremo oriental de Cub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27</w:t>
      </w:r>
      <w:r w:rsidRPr="00754F23">
        <w:rPr>
          <w:rFonts w:ascii="Calibri" w:hAnsi="Calibri" w:cs="Calibri"/>
          <w:noProof/>
          <w:kern w:val="0"/>
          <w:lang w:val="en-GB"/>
        </w:rPr>
        <w:t>, 75–80.</w:t>
      </w:r>
    </w:p>
    <w:p w14:paraId="319841D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17a. A new genus of micro-whipscorpions (Schizomida: Hubbardiidae) from western Cuba. </w:t>
      </w:r>
      <w:r w:rsidRPr="00754F23">
        <w:rPr>
          <w:rFonts w:ascii="Calibri" w:hAnsi="Calibri" w:cs="Calibri"/>
          <w:i/>
          <w:iCs/>
          <w:noProof/>
          <w:kern w:val="0"/>
          <w:lang w:val="en-GB"/>
        </w:rPr>
        <w:t>Arthropoda Selecta</w:t>
      </w:r>
      <w:r w:rsidRPr="00754F23">
        <w:rPr>
          <w:rFonts w:ascii="Calibri" w:hAnsi="Calibri" w:cs="Calibri"/>
          <w:noProof/>
          <w:kern w:val="0"/>
          <w:lang w:val="en-GB"/>
        </w:rPr>
        <w:t xml:space="preserve"> </w:t>
      </w:r>
      <w:r w:rsidRPr="00754F23">
        <w:rPr>
          <w:rFonts w:ascii="Calibri" w:hAnsi="Calibri" w:cs="Calibri"/>
          <w:b/>
          <w:bCs/>
          <w:noProof/>
          <w:kern w:val="0"/>
          <w:lang w:val="en-GB"/>
        </w:rPr>
        <w:t>26</w:t>
      </w:r>
      <w:r w:rsidRPr="00754F23">
        <w:rPr>
          <w:rFonts w:ascii="Calibri" w:hAnsi="Calibri" w:cs="Calibri"/>
          <w:noProof/>
          <w:kern w:val="0"/>
          <w:lang w:val="en-GB"/>
        </w:rPr>
        <w:t>(1), 41–47.</w:t>
      </w:r>
    </w:p>
    <w:p w14:paraId="39231C7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17b. Revisión taxónomica del género Cubazomus Reddell &amp; Coendolpher, 1995, con la descripción de una especie nueva de Cuba (Schizomida: Hubardiidae).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30</w:t>
      </w:r>
      <w:r w:rsidRPr="00754F23">
        <w:rPr>
          <w:rFonts w:ascii="Calibri" w:hAnsi="Calibri" w:cs="Calibri"/>
          <w:noProof/>
          <w:kern w:val="0"/>
          <w:lang w:val="en-GB"/>
        </w:rPr>
        <w:t>, 71–81.</w:t>
      </w:r>
    </w:p>
    <w:p w14:paraId="1308CE84"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18. Two new genera and a new species of schizomids (Arachnida: Schizomida) from Isla de Pinos, Cuba. </w:t>
      </w:r>
      <w:r w:rsidRPr="00754F23">
        <w:rPr>
          <w:rFonts w:ascii="Calibri" w:hAnsi="Calibri" w:cs="Calibri"/>
          <w:i/>
          <w:iCs/>
          <w:noProof/>
          <w:kern w:val="0"/>
          <w:lang w:val="en-GB"/>
        </w:rPr>
        <w:t>Ecologica Montenegrina</w:t>
      </w:r>
      <w:r w:rsidRPr="00754F23">
        <w:rPr>
          <w:rFonts w:ascii="Calibri" w:hAnsi="Calibri" w:cs="Calibri"/>
          <w:noProof/>
          <w:kern w:val="0"/>
          <w:lang w:val="en-GB"/>
        </w:rPr>
        <w:t xml:space="preserve"> </w:t>
      </w:r>
      <w:r w:rsidRPr="00754F23">
        <w:rPr>
          <w:rFonts w:ascii="Calibri" w:hAnsi="Calibri" w:cs="Calibri"/>
          <w:b/>
          <w:bCs/>
          <w:noProof/>
          <w:kern w:val="0"/>
          <w:lang w:val="en-GB"/>
        </w:rPr>
        <w:t>19</w:t>
      </w:r>
      <w:r w:rsidRPr="00754F23">
        <w:rPr>
          <w:rFonts w:ascii="Calibri" w:hAnsi="Calibri" w:cs="Calibri"/>
          <w:noProof/>
          <w:kern w:val="0"/>
          <w:lang w:val="en-GB"/>
        </w:rPr>
        <w:t>, 33–49.</w:t>
      </w:r>
    </w:p>
    <w:p w14:paraId="53E74F08"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w:t>
      </w:r>
      <w:r w:rsidRPr="00754F23">
        <w:rPr>
          <w:rFonts w:ascii="Calibri" w:hAnsi="Calibri" w:cs="Calibri"/>
          <w:noProof/>
          <w:kern w:val="0"/>
          <w:lang w:val="en-GB"/>
        </w:rPr>
        <w:t xml:space="preserve"> 2021. UNA ESPECIE NUEVA DE ROWLANDIUS REDDELL &amp; COKENDOLPHER , 1995 (Schizomida: Hubbardiidae), DEL NORTE DE REPÚBLICA DOMINICAN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39</w:t>
      </w:r>
      <w:r w:rsidRPr="00754F23">
        <w:rPr>
          <w:rFonts w:ascii="Calibri" w:hAnsi="Calibri" w:cs="Calibri"/>
          <w:noProof/>
          <w:kern w:val="0"/>
          <w:lang w:val="en-GB"/>
        </w:rPr>
        <w:t>(12), 67–72.</w:t>
      </w:r>
    </w:p>
    <w:p w14:paraId="6BCFBEC5"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 &amp; De Armas, L.F.</w:t>
      </w:r>
      <w:r w:rsidRPr="00754F23">
        <w:rPr>
          <w:rFonts w:ascii="Calibri" w:hAnsi="Calibri" w:cs="Calibri"/>
          <w:noProof/>
          <w:kern w:val="0"/>
          <w:lang w:val="en-GB"/>
        </w:rPr>
        <w:t xml:space="preserve"> 2002. Un género nuevo de Hubbardiidae (Arachnida: Schizomida) del Occidente de Cuba.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6</w:t>
      </w:r>
      <w:r w:rsidRPr="00754F23">
        <w:rPr>
          <w:rFonts w:ascii="Calibri" w:hAnsi="Calibri" w:cs="Calibri"/>
          <w:noProof/>
          <w:kern w:val="0"/>
          <w:lang w:val="en-GB"/>
        </w:rPr>
        <w:t>(31), 91–94.</w:t>
      </w:r>
    </w:p>
    <w:p w14:paraId="1BD675BE"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 &amp; De Armas, L.F.</w:t>
      </w:r>
      <w:r w:rsidRPr="00754F23">
        <w:rPr>
          <w:rFonts w:ascii="Calibri" w:hAnsi="Calibri" w:cs="Calibri"/>
          <w:noProof/>
          <w:kern w:val="0"/>
          <w:lang w:val="en-GB"/>
        </w:rPr>
        <w:t xml:space="preserve"> 2004. Descripcíon de las Espermatecas de ocho Especies Cubanas de Rowlandius Reddell &amp; Cokendolpher, 1995 (Schizomida: Hubbardiidae).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9</w:t>
      </w:r>
      <w:r w:rsidRPr="00754F23">
        <w:rPr>
          <w:rFonts w:ascii="Calibri" w:hAnsi="Calibri" w:cs="Calibri"/>
          <w:noProof/>
          <w:kern w:val="0"/>
          <w:lang w:val="en-GB"/>
        </w:rPr>
        <w:t>(219–223).</w:t>
      </w:r>
    </w:p>
    <w:p w14:paraId="0D6FBC57"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 &amp; Rodríguez, T.M.</w:t>
      </w:r>
      <w:r w:rsidRPr="00754F23">
        <w:rPr>
          <w:rFonts w:ascii="Calibri" w:hAnsi="Calibri" w:cs="Calibri"/>
          <w:noProof/>
          <w:kern w:val="0"/>
          <w:lang w:val="en-GB"/>
        </w:rPr>
        <w:t xml:space="preserve"> 2010. Apuntes sobre el Género Cokendolpherius Armas, 2002, con la descripcíon de una nueva especie de Cuba central (Schizomida: Hubbardiidae). </w:t>
      </w:r>
      <w:r w:rsidRPr="00754F23">
        <w:rPr>
          <w:rFonts w:ascii="Calibri" w:hAnsi="Calibri" w:cs="Calibri"/>
          <w:i/>
          <w:iCs/>
          <w:noProof/>
          <w:kern w:val="0"/>
          <w:lang w:val="en-GB"/>
        </w:rPr>
        <w:t>Boletín de la Sociedad Entomológica Aragonesa</w:t>
      </w:r>
      <w:r w:rsidRPr="00754F23">
        <w:rPr>
          <w:rFonts w:ascii="Calibri" w:hAnsi="Calibri" w:cs="Calibri"/>
          <w:noProof/>
          <w:kern w:val="0"/>
          <w:lang w:val="en-GB"/>
        </w:rPr>
        <w:t xml:space="preserve"> </w:t>
      </w:r>
      <w:r w:rsidRPr="00754F23">
        <w:rPr>
          <w:rFonts w:ascii="Calibri" w:hAnsi="Calibri" w:cs="Calibri"/>
          <w:b/>
          <w:bCs/>
          <w:noProof/>
          <w:kern w:val="0"/>
          <w:lang w:val="en-GB"/>
        </w:rPr>
        <w:t>46</w:t>
      </w:r>
      <w:r w:rsidRPr="00754F23">
        <w:rPr>
          <w:rFonts w:ascii="Calibri" w:hAnsi="Calibri" w:cs="Calibri"/>
          <w:noProof/>
          <w:kern w:val="0"/>
          <w:lang w:val="en-GB"/>
        </w:rPr>
        <w:t>, 87–92.</w:t>
      </w:r>
    </w:p>
    <w:p w14:paraId="1298FF92"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 &amp; De Armas, L.F.</w:t>
      </w:r>
      <w:r w:rsidRPr="00754F23">
        <w:rPr>
          <w:rFonts w:ascii="Calibri" w:hAnsi="Calibri" w:cs="Calibri"/>
          <w:noProof/>
          <w:kern w:val="0"/>
          <w:lang w:val="en-GB"/>
        </w:rPr>
        <w:t xml:space="preserve"> 2012. Un nuevo Rowlandius Reddell &amp; Cokendolpher 1995 de la Sierra Maestra, Cuba Oriental (Schizomida: Hubbardiidae). </w:t>
      </w:r>
      <w:r w:rsidRPr="00754F23">
        <w:rPr>
          <w:rFonts w:ascii="Calibri" w:hAnsi="Calibri" w:cs="Calibri"/>
          <w:i/>
          <w:iCs/>
          <w:noProof/>
          <w:kern w:val="0"/>
          <w:lang w:val="en-GB"/>
        </w:rPr>
        <w:t>Revista Iberica de Aracnologia</w:t>
      </w:r>
      <w:r w:rsidRPr="00754F23">
        <w:rPr>
          <w:rFonts w:ascii="Calibri" w:hAnsi="Calibri" w:cs="Calibri"/>
          <w:noProof/>
          <w:kern w:val="0"/>
          <w:lang w:val="en-GB"/>
        </w:rPr>
        <w:t xml:space="preserve"> </w:t>
      </w:r>
      <w:r w:rsidRPr="00754F23">
        <w:rPr>
          <w:rFonts w:ascii="Calibri" w:hAnsi="Calibri" w:cs="Calibri"/>
          <w:b/>
          <w:bCs/>
          <w:noProof/>
          <w:kern w:val="0"/>
          <w:lang w:val="en-GB"/>
        </w:rPr>
        <w:t>21</w:t>
      </w:r>
      <w:r w:rsidRPr="00754F23">
        <w:rPr>
          <w:rFonts w:ascii="Calibri" w:hAnsi="Calibri" w:cs="Calibri"/>
          <w:noProof/>
          <w:kern w:val="0"/>
          <w:lang w:val="en-GB"/>
        </w:rPr>
        <w:t>, 5–8.</w:t>
      </w:r>
    </w:p>
    <w:p w14:paraId="12912CBA"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 &amp; Rodríguez-Cabrera, T.M.</w:t>
      </w:r>
      <w:r w:rsidRPr="00754F23">
        <w:rPr>
          <w:rFonts w:ascii="Calibri" w:hAnsi="Calibri" w:cs="Calibri"/>
          <w:noProof/>
          <w:kern w:val="0"/>
          <w:lang w:val="en-GB"/>
        </w:rPr>
        <w:t xml:space="preserve"> 2019. Two remarkable new species of Hubbardiidae Cook, 1899 (Arachnida: Schizomida) from eastern Cuba. </w:t>
      </w:r>
      <w:r w:rsidRPr="00754F23">
        <w:rPr>
          <w:rFonts w:ascii="Calibri" w:hAnsi="Calibri" w:cs="Calibri"/>
          <w:i/>
          <w:iCs/>
          <w:noProof/>
          <w:kern w:val="0"/>
          <w:lang w:val="en-GB"/>
        </w:rPr>
        <w:t>Ecologica Montenegrina</w:t>
      </w:r>
      <w:r w:rsidRPr="00754F23">
        <w:rPr>
          <w:rFonts w:ascii="Calibri" w:hAnsi="Calibri" w:cs="Calibri"/>
          <w:noProof/>
          <w:kern w:val="0"/>
          <w:lang w:val="en-GB"/>
        </w:rPr>
        <w:t xml:space="preserve"> </w:t>
      </w:r>
      <w:r w:rsidRPr="00754F23">
        <w:rPr>
          <w:rFonts w:ascii="Calibri" w:hAnsi="Calibri" w:cs="Calibri"/>
          <w:b/>
          <w:bCs/>
          <w:noProof/>
          <w:kern w:val="0"/>
          <w:lang w:val="en-GB"/>
        </w:rPr>
        <w:t>20</w:t>
      </w:r>
      <w:r w:rsidRPr="00754F23">
        <w:rPr>
          <w:rFonts w:ascii="Calibri" w:hAnsi="Calibri" w:cs="Calibri"/>
          <w:noProof/>
          <w:kern w:val="0"/>
          <w:lang w:val="en-GB"/>
        </w:rPr>
        <w:t>(2019), 40–54.</w:t>
      </w:r>
    </w:p>
    <w:p w14:paraId="666DA73F"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 &amp; Rodríguez-Cabrera, T.M.</w:t>
      </w:r>
      <w:r w:rsidRPr="00754F23">
        <w:rPr>
          <w:rFonts w:ascii="Calibri" w:hAnsi="Calibri" w:cs="Calibri"/>
          <w:noProof/>
          <w:kern w:val="0"/>
          <w:lang w:val="en-GB"/>
        </w:rPr>
        <w:t xml:space="preserve"> 2021. Un nuevo género y una especie nuevos de Hubbardiinae Cook , 1899 (Schizomida: Hubbardiidae) de Cuba, con dos reubicaciones genéricas. </w:t>
      </w:r>
      <w:r w:rsidRPr="00754F23">
        <w:rPr>
          <w:rFonts w:ascii="Calibri" w:hAnsi="Calibri" w:cs="Calibri"/>
          <w:i/>
          <w:iCs/>
          <w:noProof/>
          <w:kern w:val="0"/>
          <w:lang w:val="en-GB"/>
        </w:rPr>
        <w:t>Revista Ibérica de Aracnología</w:t>
      </w:r>
      <w:r w:rsidRPr="00754F23">
        <w:rPr>
          <w:rFonts w:ascii="Calibri" w:hAnsi="Calibri" w:cs="Calibri"/>
          <w:noProof/>
          <w:kern w:val="0"/>
          <w:lang w:val="en-GB"/>
        </w:rPr>
        <w:t xml:space="preserve"> </w:t>
      </w:r>
      <w:r w:rsidRPr="00754F23">
        <w:rPr>
          <w:rFonts w:ascii="Calibri" w:hAnsi="Calibri" w:cs="Calibri"/>
          <w:b/>
          <w:bCs/>
          <w:noProof/>
          <w:kern w:val="0"/>
          <w:lang w:val="en-GB"/>
        </w:rPr>
        <w:t>39</w:t>
      </w:r>
      <w:r w:rsidRPr="00754F23">
        <w:rPr>
          <w:rFonts w:ascii="Calibri" w:hAnsi="Calibri" w:cs="Calibri"/>
          <w:noProof/>
          <w:kern w:val="0"/>
          <w:lang w:val="en-GB"/>
        </w:rPr>
        <w:t>(12), 29–43.</w:t>
      </w:r>
    </w:p>
    <w:p w14:paraId="17B60743"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eruel, R., De Armas, L.F. &amp; Rodríguez, T.M.</w:t>
      </w:r>
      <w:r w:rsidRPr="00754F23">
        <w:rPr>
          <w:rFonts w:ascii="Calibri" w:hAnsi="Calibri" w:cs="Calibri"/>
          <w:noProof/>
          <w:kern w:val="0"/>
          <w:lang w:val="en-GB"/>
        </w:rPr>
        <w:t xml:space="preserve"> 2012. Adiciones a los esquizómidos de Cuba Central, con la descripción de cuatro nuevos Rowlandius Reddell &amp; Cokendolpher 1995 (Schizomida: Hubbardiidae). </w:t>
      </w:r>
      <w:r w:rsidRPr="00754F23">
        <w:rPr>
          <w:rFonts w:ascii="Calibri" w:hAnsi="Calibri" w:cs="Calibri"/>
          <w:i/>
          <w:iCs/>
          <w:noProof/>
          <w:kern w:val="0"/>
          <w:lang w:val="en-GB"/>
        </w:rPr>
        <w:t>Revista Iberica de Aracnologia</w:t>
      </w:r>
      <w:r w:rsidRPr="00754F23">
        <w:rPr>
          <w:rFonts w:ascii="Calibri" w:hAnsi="Calibri" w:cs="Calibri"/>
          <w:noProof/>
          <w:kern w:val="0"/>
          <w:lang w:val="en-GB"/>
        </w:rPr>
        <w:t xml:space="preserve"> </w:t>
      </w:r>
      <w:r w:rsidRPr="00754F23">
        <w:rPr>
          <w:rFonts w:ascii="Calibri" w:hAnsi="Calibri" w:cs="Calibri"/>
          <w:b/>
          <w:bCs/>
          <w:noProof/>
          <w:kern w:val="0"/>
          <w:lang w:val="en-GB"/>
        </w:rPr>
        <w:t>21</w:t>
      </w:r>
      <w:r w:rsidRPr="00754F23">
        <w:rPr>
          <w:rFonts w:ascii="Calibri" w:hAnsi="Calibri" w:cs="Calibri"/>
          <w:noProof/>
          <w:kern w:val="0"/>
          <w:lang w:val="en-GB"/>
        </w:rPr>
        <w:t>, 97–112.</w:t>
      </w:r>
    </w:p>
    <w:p w14:paraId="3D4153FB" w14:textId="77777777" w:rsidR="00754F23" w:rsidRPr="00754F23" w:rsidRDefault="00754F23" w:rsidP="00754F23">
      <w:pPr>
        <w:widowControl w:val="0"/>
        <w:autoSpaceDE w:val="0"/>
        <w:autoSpaceDN w:val="0"/>
        <w:adjustRightInd w:val="0"/>
        <w:ind w:left="480" w:hanging="480"/>
        <w:rPr>
          <w:rFonts w:ascii="Calibri" w:hAnsi="Calibri" w:cs="Calibri"/>
          <w:noProof/>
          <w:kern w:val="0"/>
          <w:lang w:val="en-GB"/>
        </w:rPr>
      </w:pPr>
      <w:r w:rsidRPr="00754F23">
        <w:rPr>
          <w:rFonts w:ascii="Calibri" w:hAnsi="Calibri" w:cs="Calibri"/>
          <w:smallCaps/>
          <w:noProof/>
          <w:kern w:val="0"/>
          <w:lang w:val="en-GB"/>
        </w:rPr>
        <w:t>Thorell, T.</w:t>
      </w:r>
      <w:r w:rsidRPr="00754F23">
        <w:rPr>
          <w:rFonts w:ascii="Calibri" w:hAnsi="Calibri" w:cs="Calibri"/>
          <w:noProof/>
          <w:kern w:val="0"/>
          <w:lang w:val="en-GB"/>
        </w:rPr>
        <w:t xml:space="preserve"> 1889. Tartarides. </w:t>
      </w:r>
      <w:r w:rsidRPr="00754F23">
        <w:rPr>
          <w:rFonts w:ascii="Calibri" w:hAnsi="Calibri" w:cs="Calibri"/>
          <w:i/>
          <w:iCs/>
          <w:noProof/>
          <w:kern w:val="0"/>
          <w:lang w:val="en-GB"/>
        </w:rPr>
        <w:t>Annali del Mudeo Civico di Storia Naturale di Genova</w:t>
      </w:r>
      <w:r w:rsidRPr="00754F23">
        <w:rPr>
          <w:rFonts w:ascii="Calibri" w:hAnsi="Calibri" w:cs="Calibri"/>
          <w:noProof/>
          <w:kern w:val="0"/>
          <w:lang w:val="en-GB"/>
        </w:rPr>
        <w:t xml:space="preserve"> </w:t>
      </w:r>
      <w:r w:rsidRPr="00754F23">
        <w:rPr>
          <w:rFonts w:ascii="Calibri" w:hAnsi="Calibri" w:cs="Calibri"/>
          <w:b/>
          <w:bCs/>
          <w:noProof/>
          <w:kern w:val="0"/>
          <w:lang w:val="en-GB"/>
        </w:rPr>
        <w:t>27</w:t>
      </w:r>
      <w:r w:rsidRPr="00754F23">
        <w:rPr>
          <w:rFonts w:ascii="Calibri" w:hAnsi="Calibri" w:cs="Calibri"/>
          <w:noProof/>
          <w:kern w:val="0"/>
          <w:lang w:val="en-GB"/>
        </w:rPr>
        <w:t>(2), 554-</w:t>
      </w:r>
      <w:r w:rsidRPr="00754F23">
        <w:rPr>
          <w:rFonts w:ascii="Calibri" w:hAnsi="Calibri" w:cs="Calibri"/>
          <w:noProof/>
          <w:kern w:val="0"/>
          <w:lang w:val="en-GB"/>
        </w:rPr>
        <w:lastRenderedPageBreak/>
        <w:t>-562 + Tav. V.</w:t>
      </w:r>
    </w:p>
    <w:p w14:paraId="0E3F9855" w14:textId="77777777" w:rsidR="00754F23" w:rsidRPr="00754F23" w:rsidRDefault="00754F23" w:rsidP="00754F23">
      <w:pPr>
        <w:widowControl w:val="0"/>
        <w:autoSpaceDE w:val="0"/>
        <w:autoSpaceDN w:val="0"/>
        <w:adjustRightInd w:val="0"/>
        <w:ind w:left="480" w:hanging="480"/>
        <w:rPr>
          <w:rFonts w:ascii="Calibri" w:hAnsi="Calibri" w:cs="Calibri"/>
          <w:noProof/>
        </w:rPr>
      </w:pPr>
      <w:r w:rsidRPr="00754F23">
        <w:rPr>
          <w:rFonts w:ascii="Calibri" w:hAnsi="Calibri" w:cs="Calibri"/>
          <w:smallCaps/>
          <w:noProof/>
          <w:kern w:val="0"/>
          <w:lang w:val="en-GB"/>
        </w:rPr>
        <w:t>Yamasaki, T. &amp; Shimojana, M.</w:t>
      </w:r>
      <w:r w:rsidRPr="00754F23">
        <w:rPr>
          <w:rFonts w:ascii="Calibri" w:hAnsi="Calibri" w:cs="Calibri"/>
          <w:noProof/>
          <w:kern w:val="0"/>
          <w:lang w:val="en-GB"/>
        </w:rPr>
        <w:t xml:space="preserve"> 1974. Two Schizomid Whip-Scorpions (Schizomida,Schizomidae) Found in Limestone Caves of the Ryukyu Islands and Taiwan. </w:t>
      </w:r>
      <w:r w:rsidRPr="00754F23">
        <w:rPr>
          <w:rFonts w:ascii="Calibri" w:hAnsi="Calibri" w:cs="Calibri"/>
          <w:i/>
          <w:iCs/>
          <w:noProof/>
          <w:kern w:val="0"/>
          <w:lang w:val="en-GB"/>
        </w:rPr>
        <w:t>Annotationes Zoologicae Japonenses</w:t>
      </w:r>
      <w:r w:rsidRPr="00754F23">
        <w:rPr>
          <w:rFonts w:ascii="Calibri" w:hAnsi="Calibri" w:cs="Calibri"/>
          <w:noProof/>
          <w:kern w:val="0"/>
          <w:lang w:val="en-GB"/>
        </w:rPr>
        <w:t xml:space="preserve"> </w:t>
      </w:r>
      <w:r w:rsidRPr="00754F23">
        <w:rPr>
          <w:rFonts w:ascii="Calibri" w:hAnsi="Calibri" w:cs="Calibri"/>
          <w:b/>
          <w:bCs/>
          <w:noProof/>
          <w:kern w:val="0"/>
          <w:lang w:val="en-GB"/>
        </w:rPr>
        <w:t>47</w:t>
      </w:r>
      <w:r w:rsidRPr="00754F23">
        <w:rPr>
          <w:rFonts w:ascii="Calibri" w:hAnsi="Calibri" w:cs="Calibri"/>
          <w:noProof/>
          <w:kern w:val="0"/>
          <w:lang w:val="en-GB"/>
        </w:rPr>
        <w:t>(3), 175–186.</w:t>
      </w:r>
    </w:p>
    <w:p w14:paraId="35D73B9A" w14:textId="38C3A7AE" w:rsidR="005B241D" w:rsidRPr="00B60667" w:rsidRDefault="005B241D" w:rsidP="00754F23">
      <w:pPr>
        <w:widowControl w:val="0"/>
        <w:autoSpaceDE w:val="0"/>
        <w:autoSpaceDN w:val="0"/>
        <w:adjustRightInd w:val="0"/>
        <w:ind w:left="480" w:hanging="480"/>
      </w:pPr>
      <w:r>
        <w:fldChar w:fldCharType="end"/>
      </w:r>
    </w:p>
    <w:sectPr w:rsidR="005B241D" w:rsidRPr="00B60667">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D09"/>
    <w:rsid w:val="004A2D09"/>
    <w:rsid w:val="004C2B40"/>
    <w:rsid w:val="004E03B5"/>
    <w:rsid w:val="005B241D"/>
    <w:rsid w:val="005C440F"/>
    <w:rsid w:val="00754F23"/>
    <w:rsid w:val="0076263B"/>
    <w:rsid w:val="007D1C2C"/>
    <w:rsid w:val="007E6244"/>
    <w:rsid w:val="007F2EBC"/>
    <w:rsid w:val="008756FB"/>
    <w:rsid w:val="00A9449E"/>
    <w:rsid w:val="00B13AA8"/>
    <w:rsid w:val="00B60667"/>
    <w:rsid w:val="00C13644"/>
    <w:rsid w:val="00D37EC3"/>
    <w:rsid w:val="00E011CF"/>
    <w:rsid w:val="00E21C83"/>
    <w:rsid w:val="00E26CBF"/>
    <w:rsid w:val="00E32EC0"/>
    <w:rsid w:val="00E95108"/>
    <w:rsid w:val="00F50FB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C6168B"/>
  <w15:chartTrackingRefBased/>
  <w15:docId w15:val="{C80AFFFD-3F9A-6C45-BBFD-D490B6EE40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E"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5108"/>
    <w:pPr>
      <w:spacing w:after="80"/>
    </w:pPr>
    <w:rPr>
      <w:rFonts w:ascii="Times New Roman" w:eastAsia="Times New Roman" w:hAnsi="Times New Roman" w:cs="Times New Roman"/>
      <w:b/>
      <w:iCs/>
      <w:color w:val="595959" w:themeColor="text1" w:themeTint="A6"/>
      <w:sz w:val="20"/>
      <w:szCs w:val="18"/>
      <w:lang w:val="en-GB"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42507106">
      <w:bodyDiv w:val="1"/>
      <w:marLeft w:val="0"/>
      <w:marRight w:val="0"/>
      <w:marTop w:val="0"/>
      <w:marBottom w:val="0"/>
      <w:divBdr>
        <w:top w:val="none" w:sz="0" w:space="0" w:color="auto"/>
        <w:left w:val="none" w:sz="0" w:space="0" w:color="auto"/>
        <w:bottom w:val="none" w:sz="0" w:space="0" w:color="auto"/>
        <w:right w:val="none" w:sz="0" w:space="0" w:color="auto"/>
      </w:divBdr>
    </w:div>
    <w:div w:id="1388456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DEF36-3F6D-B545-8C24-FC623A0C3D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2</Pages>
  <Words>37062</Words>
  <Characters>211257</Characters>
  <Application>Microsoft Office Word</Application>
  <DocSecurity>0</DocSecurity>
  <Lines>1760</Lines>
  <Paragraphs>4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8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ndro Mueller</dc:creator>
  <cp:keywords/>
  <dc:description/>
  <cp:lastModifiedBy>William Gearty</cp:lastModifiedBy>
  <cp:revision>3</cp:revision>
  <dcterms:created xsi:type="dcterms:W3CDTF">2023-09-19T18:43:00Z</dcterms:created>
  <dcterms:modified xsi:type="dcterms:W3CDTF">2023-09-19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eological-magazine</vt:lpwstr>
  </property>
  <property fmtid="{D5CDD505-2E9C-101B-9397-08002B2CF9AE}" pid="15" name="Mendeley Recent Style Name 6_1">
    <vt:lpwstr>Geological Magazine</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b4bd8123-daa3-36f0-af3b-67fb2c9142a4</vt:lpwstr>
  </property>
  <property fmtid="{D5CDD505-2E9C-101B-9397-08002B2CF9AE}" pid="24" name="Mendeley Citation Style_1">
    <vt:lpwstr>http://www.zotero.org/styles/geological-magazine</vt:lpwstr>
  </property>
</Properties>
</file>